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9447447" w14:textId="77777777" w:rsidR="005A5E58" w:rsidRPr="00D878AA" w:rsidRDefault="0047467F" w:rsidP="00D878AA">
      <w:pPr>
        <w:pStyle w:val="Heading1"/>
        <w:rPr>
          <w:sz w:val="36"/>
        </w:rPr>
      </w:pPr>
      <w:r w:rsidRPr="00D878AA">
        <w:rPr>
          <w:sz w:val="36"/>
        </w:rPr>
        <w:t>Data sources for the Anopheles-model package</w:t>
      </w:r>
    </w:p>
    <w:p w14:paraId="622DA97F" w14:textId="77777777" w:rsidR="0047467F" w:rsidRDefault="0047467F" w:rsidP="0047467F">
      <w:r>
        <w:t xml:space="preserve">Tom Smith with inputs from Derek Charlwood and Nakul </w:t>
      </w:r>
      <w:proofErr w:type="spellStart"/>
      <w:r>
        <w:t>Chitnis</w:t>
      </w:r>
      <w:proofErr w:type="spellEnd"/>
    </w:p>
    <w:p w14:paraId="0CCC67F3" w14:textId="44C8F023" w:rsidR="005A5E58" w:rsidRDefault="00215A3D" w:rsidP="0047467F">
      <w:r>
        <w:t xml:space="preserve">The main source for vector bionomics data is the MAP repository, documented by Massey et al. </w:t>
      </w:r>
      <w:r w:rsidR="00C10771">
        <w:fldChar w:fldCharType="begin"/>
      </w:r>
      <w:r w:rsidR="00C10771">
        <w:instrText xml:space="preserve"> ADDIN EN.CITE &lt;EndNote&gt;&lt;Cite&gt;&lt;Author&gt;Massey&lt;/Author&gt;&lt;Year&gt;2016&lt;/Year&gt;&lt;RecNum&gt;4338&lt;/RecNum&gt;&lt;DisplayText&gt;(1)&lt;/DisplayText&gt;&lt;record&gt;&lt;rec-number&gt;4338&lt;/rec-number&gt;&lt;foreign-keys&gt;&lt;key app="EN" db-id="t5fr2ttw2d05wfe0xv0ppw9kwp9t099v2f59" timestamp="1553594720"&gt;4338&lt;/key&gt;&lt;/foreign-keys&gt;&lt;ref-type name="Journal Article"&gt;17&lt;/ref-type&gt;&lt;contributors&gt;&lt;authors&gt;&lt;author&gt;Massey, N. C.&lt;/author&gt;&lt;author&gt;Garrod, G.&lt;/author&gt;&lt;author&gt;Wiebe, A.&lt;/author&gt;&lt;author&gt;Henry, A. J.&lt;/author&gt;&lt;author&gt;Huang, Z.&lt;/author&gt;&lt;author&gt;Moyes, C. L.&lt;/author&gt;&lt;author&gt;Sinka, M. E.&lt;/author&gt;&lt;/authors&gt;&lt;/contributors&gt;&lt;auth-address&gt;Spatial Ecology &amp;amp;Epidemiology Group, Wellcome Trust Centre for Human Genetics, University of Oxford, Oxford, OX3 7BN, UK.&amp;#xD;Spatial Ecology &amp;amp;Epidemiology Group, Department of Zoology, University of Oxford, Oxford, OX1 3PS, UK.&lt;/auth-address&gt;&lt;titles&gt;&lt;title&gt;A global bionomic database for the dominant vectors of human malaria&lt;/title&gt;&lt;secondary-title&gt;Sci Data&lt;/secondary-title&gt;&lt;/titles&gt;&lt;periodical&gt;&lt;full-title&gt;Sci Data&lt;/full-title&gt;&lt;/periodical&gt;&lt;pages&gt;160014&lt;/pages&gt;&lt;volume&gt;3&lt;/volume&gt;&lt;edition&gt;2016/03/02&lt;/edition&gt;&lt;keywords&gt;&lt;keyword&gt;Animals&lt;/keyword&gt;&lt;keyword&gt;*Anopheles/physiology&lt;/keyword&gt;&lt;keyword&gt;*Databases, Factual&lt;/keyword&gt;&lt;keyword&gt;Humans&lt;/keyword&gt;&lt;keyword&gt;*Insect Vectors&lt;/keyword&gt;&lt;keyword&gt;Malaria/epidemiology/*transmission&lt;/keyword&gt;&lt;/keywords&gt;&lt;dates&gt;&lt;year&gt;2016&lt;/year&gt;&lt;pub-dates&gt;&lt;date&gt;Mar 1&lt;/date&gt;&lt;/pub-dates&gt;&lt;/dates&gt;&lt;isbn&gt;2052-4463 (Electronic)&amp;#xD;2052-4463 (Linking)&lt;/isbn&gt;&lt;accession-num&gt;26927852&lt;/accession-num&gt;&lt;urls&gt;&lt;related-urls&gt;&lt;url&gt;https://www.ncbi.nlm.nih.gov/pubmed/26927852&lt;/url&gt;&lt;/related-urls&gt;&lt;/urls&gt;&lt;custom2&gt;PMC4772652&lt;/custom2&gt;&lt;electronic-resource-num&gt;10.1038/sdata.2016.14&lt;/electronic-resource-num&gt;&lt;/record&gt;&lt;/Cite&gt;&lt;/EndNote&gt;</w:instrText>
      </w:r>
      <w:r w:rsidR="00C10771">
        <w:fldChar w:fldCharType="separate"/>
      </w:r>
      <w:r w:rsidR="00C10771">
        <w:rPr>
          <w:noProof/>
        </w:rPr>
        <w:t>(1)</w:t>
      </w:r>
      <w:r w:rsidR="00C10771">
        <w:fldChar w:fldCharType="end"/>
      </w:r>
      <w:r w:rsidR="00FE26A0">
        <w:t>.</w:t>
      </w:r>
    </w:p>
    <w:p w14:paraId="18BC7D97" w14:textId="77777777" w:rsidR="00D878AA" w:rsidRDefault="00D878AA" w:rsidP="00D878AA">
      <w:pPr>
        <w:pStyle w:val="Heading2"/>
      </w:pPr>
      <w:r>
        <w:t xml:space="preserve">Additional data </w:t>
      </w:r>
    </w:p>
    <w:p w14:paraId="122AD90F" w14:textId="33255B4F" w:rsidR="00D878AA" w:rsidRDefault="00D878AA" w:rsidP="00D878AA">
      <w:r>
        <w:t xml:space="preserve">Substantial additional data were included in a supplementary database.  This includes </w:t>
      </w:r>
      <w:r w:rsidR="0047467F">
        <w:t>publications</w:t>
      </w:r>
      <w:r w:rsidR="003A637D">
        <w:t xml:space="preserve"> that are not included in the MAP repository, because they did not meet one or other inclusion criterion.  These include some very old, and some very recent publications</w:t>
      </w:r>
      <w:r w:rsidR="00FE26A0">
        <w:t xml:space="preserve"> </w:t>
      </w:r>
      <w:r w:rsidR="00C10771">
        <w:fldChar w:fldCharType="begin">
          <w:fldData xml:space="preserve">YyBIZWFsdGgsIFVuaXZlcnNpdHkgb2YgU291dGggQ2Fyb2xpbmEsIE1jQ2xlbGxhbnZpbGxlIDI5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</w:fldData>
        </w:fldChar>
      </w:r>
      <w:r w:rsidR="00C10771">
        <w:instrText xml:space="preserve"> ADDIN EN.CITE </w:instrText>
      </w:r>
      <w:r w:rsidR="00C10771">
        <w:fldChar w:fldCharType="begin">
          <w:fldData xml:space="preserve">PEVuZE5vdGU+PENpdGU+PEF1dGhvcj5DaGFybHdvb2Q8L0F1dGhvcj48WWVhcj4yMDE2PC9ZZWFy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==
</w:fldData>
        </w:fldChar>
      </w:r>
      <w:r w:rsidR="00C10771">
        <w:instrText xml:space="preserve"> ADDIN EN.CITE.DATA </w:instrText>
      </w:r>
      <w:r w:rsidR="00C10771">
        <w:fldChar w:fldCharType="end"/>
      </w:r>
      <w:r w:rsidR="00C10771">
        <w:fldChar w:fldCharType="begin">
          <w:fldData xml:space="preserve">YyBIZWFsdGgsIFVuaXZlcnNpdHkgb2YgU291dGggQ2Fyb2xpbmEsIE1jQ2xlbGxhbnZpbGxlIDI5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</w:fldData>
        </w:fldChar>
      </w:r>
      <w:r w:rsidR="00C10771">
        <w:instrText xml:space="preserve"> ADDIN EN.CITE.DATA </w:instrText>
      </w:r>
      <w:r w:rsidR="00C10771">
        <w:fldChar w:fldCharType="end"/>
      </w:r>
      <w:r w:rsidR="00C10771">
        <w:fldChar w:fldCharType="separate"/>
      </w:r>
      <w:r w:rsidR="00C10771">
        <w:rPr>
          <w:noProof/>
        </w:rPr>
        <w:t>(2-26)</w:t>
      </w:r>
      <w:r w:rsidR="00C10771">
        <w:fldChar w:fldCharType="end"/>
      </w:r>
      <w:r>
        <w:t xml:space="preserve">. A considerable number of additional publications included relate to </w:t>
      </w:r>
      <w:r w:rsidRPr="00DF6CB3">
        <w:rPr>
          <w:i/>
        </w:rPr>
        <w:t xml:space="preserve">An. </w:t>
      </w:r>
      <w:proofErr w:type="spellStart"/>
      <w:r w:rsidRPr="00DF6CB3">
        <w:rPr>
          <w:i/>
        </w:rPr>
        <w:t>albimanus</w:t>
      </w:r>
      <w:proofErr w:type="spellEnd"/>
      <w:r>
        <w:t xml:space="preserve"> for which there is a substantial literature poorly represented in the MAP repository.  The additional data also comprise measures (especially the sac rate, and biting rhythms see below) which were not routinely extracted by Massey et al. </w:t>
      </w:r>
      <w:r w:rsidR="00C10771">
        <w:fldChar w:fldCharType="begin"/>
      </w:r>
      <w:r w:rsidR="00C10771">
        <w:instrText xml:space="preserve"> ADDIN EN.CITE &lt;EndNote&gt;&lt;Cite&gt;&lt;Author&gt;Massey&lt;/Author&gt;&lt;Year&gt;2016&lt;/Year&gt;&lt;RecNum&gt;4338&lt;/RecNum&gt;&lt;DisplayText&gt;(1)&lt;/DisplayText&gt;&lt;record&gt;&lt;rec-number&gt;4338&lt;/rec-number&gt;&lt;foreign-keys&gt;&lt;key app="EN" db-id="t5fr2ttw2d05wfe0xv0ppw9kwp9t099v2f59" timestamp="1553594720"&gt;4338&lt;/key&gt;&lt;/foreign-keys&gt;&lt;ref-type name="Journal Article"&gt;17&lt;/ref-type&gt;&lt;contributors&gt;&lt;authors&gt;&lt;author&gt;Massey, N. C.&lt;/author&gt;&lt;author&gt;Garrod, G.&lt;/author&gt;&lt;author&gt;Wiebe, A.&lt;/author&gt;&lt;author&gt;Henry, A. J.&lt;/author&gt;&lt;author&gt;Huang, Z.&lt;/author&gt;&lt;author&gt;Moyes, C. L.&lt;/author&gt;&lt;author&gt;Sinka, M. E.&lt;/author&gt;&lt;/authors&gt;&lt;/contributors&gt;&lt;auth-address&gt;Spatial Ecology &amp;amp;Epidemiology Group, Wellcome Trust Centre for Human Genetics, University of Oxford, Oxford, OX3 7BN, UK.&amp;#xD;Spatial Ecology &amp;amp;Epidemiology Group, Department of Zoology, University of Oxford, Oxford, OX1 3PS, UK.&lt;/auth-address&gt;&lt;titles&gt;&lt;title&gt;A global bionomic database for the dominant vectors of human malaria&lt;/title&gt;&lt;secondary-title&gt;Sci Data&lt;/secondary-title&gt;&lt;/titles&gt;&lt;periodical&gt;&lt;full-title&gt;Sci Data&lt;/full-title&gt;&lt;/periodical&gt;&lt;pages&gt;160014&lt;/pages&gt;&lt;volume&gt;3&lt;/volume&gt;&lt;edition&gt;2016/03/02&lt;/edition&gt;&lt;keywords&gt;&lt;keyword&gt;Animals&lt;/keyword&gt;&lt;keyword&gt;*Anopheles/physiology&lt;/keyword&gt;&lt;keyword&gt;*Databases, Factual&lt;/keyword&gt;&lt;keyword&gt;Humans&lt;/keyword&gt;&lt;keyword&gt;*Insect Vectors&lt;/keyword&gt;&lt;keyword&gt;Malaria/epidemiology/*transmission&lt;/keyword&gt;&lt;/keywords&gt;&lt;dates&gt;&lt;year&gt;2016&lt;/year&gt;&lt;pub-dates&gt;&lt;date&gt;Mar 1&lt;/date&gt;&lt;/pub-dates&gt;&lt;/dates&gt;&lt;isbn&gt;2052-4463 (Electronic)&amp;#xD;2052-4463 (Linking)&lt;/isbn&gt;&lt;accession-num&gt;26927852&lt;/accession-num&gt;&lt;urls&gt;&lt;related-urls&gt;&lt;url&gt;https://www.ncbi.nlm.nih.gov/pubmed/26927852&lt;/url&gt;&lt;/related-urls&gt;&lt;/urls&gt;&lt;custom2&gt;PMC4772652&lt;/custom2&gt;&lt;electronic-resource-num&gt;10.1038/sdata.2016.14&lt;/electronic-resource-num&gt;&lt;/record&gt;&lt;/Cite&gt;&lt;/EndNote&gt;</w:instrText>
      </w:r>
      <w:r w:rsidR="00C10771">
        <w:fldChar w:fldCharType="separate"/>
      </w:r>
      <w:r w:rsidR="00C10771">
        <w:rPr>
          <w:noProof/>
        </w:rPr>
        <w:t>(1)</w:t>
      </w:r>
      <w:r w:rsidR="00C10771">
        <w:fldChar w:fldCharType="end"/>
      </w:r>
      <w:r>
        <w:t>.</w:t>
      </w:r>
    </w:p>
    <w:p w14:paraId="10D5C7B4" w14:textId="77777777" w:rsidR="00D878AA" w:rsidRDefault="00D878AA" w:rsidP="00D878AA">
      <w:pPr>
        <w:pStyle w:val="Heading2"/>
      </w:pPr>
      <w:r>
        <w:t>Post processing</w:t>
      </w:r>
    </w:p>
    <w:p w14:paraId="745B0128" w14:textId="77777777" w:rsidR="0047467F" w:rsidRDefault="0047467F" w:rsidP="0047467F">
      <w:r>
        <w:t>Most of the entomological parameters can be extracted from the format used by MAP, but additional issues arise with:</w:t>
      </w:r>
    </w:p>
    <w:p w14:paraId="62484148" w14:textId="77777777" w:rsidR="00D878AA" w:rsidRPr="00C20F58" w:rsidRDefault="00D878AA" w:rsidP="0022585A">
      <w:pPr>
        <w:pStyle w:val="Heading3"/>
      </w:pPr>
      <w:r w:rsidRPr="00C20F58">
        <w:t>Biting rhythms</w:t>
      </w:r>
    </w:p>
    <w:p w14:paraId="08FD5AC6" w14:textId="4006D88F" w:rsidR="00D878AA" w:rsidRDefault="00D878AA" w:rsidP="00D878AA">
      <w:r>
        <w:t>African data on biting rhythms have recently been compiled by She</w:t>
      </w:r>
      <w:r w:rsidR="003E09AF">
        <w:t>rra</w:t>
      </w:r>
      <w:r>
        <w:t>rd-Smith</w:t>
      </w:r>
      <w:r w:rsidR="00C10771">
        <w:fldChar w:fldCharType="begin">
          <w:fldData xml:space="preserve">PEVuZE5vdGU+PENpdGU+PEF1dGhvcj5TaGVycmFyZC1TbWl0aDwvQXV0aG9yPjxZZWFyPjIwMTk8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=
</w:fldData>
        </w:fldChar>
      </w:r>
      <w:r w:rsidR="00C10771">
        <w:instrText xml:space="preserve"> ADDIN EN.CITE </w:instrText>
      </w:r>
      <w:r w:rsidR="00C10771">
        <w:fldChar w:fldCharType="begin">
          <w:fldData xml:space="preserve">PEVuZE5vdGU+PENpdGU+PEF1dGhvcj5TaGVycmFyZC1TbWl0aDwvQXV0aG9yPjxZZWFyPjIwMTk8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=
</w:fldData>
        </w:fldChar>
      </w:r>
      <w:r w:rsidR="00C10771">
        <w:instrText xml:space="preserve"> ADDIN EN.CITE.DATA </w:instrText>
      </w:r>
      <w:r w:rsidR="00C10771">
        <w:fldChar w:fldCharType="end"/>
      </w:r>
      <w:r w:rsidR="00C10771">
        <w:fldChar w:fldCharType="separate"/>
      </w:r>
      <w:r w:rsidR="00C10771">
        <w:rPr>
          <w:noProof/>
        </w:rPr>
        <w:t>(27)</w:t>
      </w:r>
      <w:r w:rsidR="00C10771">
        <w:fldChar w:fldCharType="end"/>
      </w:r>
      <w:r>
        <w:t xml:space="preserve">. There is no comprehensive database of the biting rhythms for non-African sites, though the MAP files can be searched for publications containing biting rhythms. Biting rhythms were extracted from a convenience sample of publications giving rhythms for a subset of vectors of particular interest </w:t>
      </w:r>
      <w:r w:rsidR="00C10771">
        <w:fldChar w:fldCharType="begin">
          <w:fldData xml:space="preserve">PEVuZE5vdGU+PENpdGU+PEF1dGhvcj5SaXR0aGlzb248L0F1dGhvcj48WWVhcj4yMDE0PC9ZZWFy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</w:fldData>
        </w:fldChar>
      </w:r>
      <w:r w:rsidR="00C10771">
        <w:instrText xml:space="preserve"> ADDIN EN.CITE </w:instrText>
      </w:r>
      <w:r w:rsidR="00C10771">
        <w:fldChar w:fldCharType="begin">
          <w:fldData xml:space="preserve">PEVuZE5vdGU+PENpdGU+PEF1dGhvcj5SaXR0aGlzb248L0F1dGhvcj48WWVhcj4yMDE0PC9ZZWFy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</w:fldData>
        </w:fldChar>
      </w:r>
      <w:r w:rsidR="00C10771">
        <w:instrText xml:space="preserve"> ADDIN EN.CITE.DATA </w:instrText>
      </w:r>
      <w:r w:rsidR="00C10771">
        <w:fldChar w:fldCharType="end"/>
      </w:r>
      <w:r w:rsidR="00C10771">
        <w:fldChar w:fldCharType="separate"/>
      </w:r>
      <w:r w:rsidR="00C10771">
        <w:rPr>
          <w:noProof/>
        </w:rPr>
        <w:t>(13, 20, 22, 24, 28-33)</w:t>
      </w:r>
      <w:r w:rsidR="00C10771">
        <w:fldChar w:fldCharType="end"/>
      </w:r>
      <w:r>
        <w:t xml:space="preserve">. This is by no means a comprehensive collection of the data that are out there.  </w:t>
      </w:r>
    </w:p>
    <w:p w14:paraId="7A901BD1" w14:textId="4AB14475" w:rsidR="0047467F" w:rsidRDefault="003226AA" w:rsidP="0022585A">
      <w:pPr>
        <w:pStyle w:val="Heading3"/>
      </w:pPr>
      <w:r>
        <w:t>Duration of host-seeking</w:t>
      </w:r>
      <w:r w:rsidR="0047467F">
        <w:t xml:space="preserve"> </w:t>
      </w:r>
    </w:p>
    <w:p w14:paraId="1FB592DF" w14:textId="77573DC9" w:rsidR="00080D22" w:rsidRDefault="003226AA" w:rsidP="00080D22">
      <w:r>
        <w:t>The duration of host-seeking is estimated</w:t>
      </w:r>
      <w:r w:rsidR="004E6A53">
        <w:t xml:space="preserve"> from the s</w:t>
      </w:r>
      <w:r w:rsidR="004E6A53" w:rsidRPr="00E312AD">
        <w:t>ac rate</w:t>
      </w:r>
      <w:r w:rsidR="00080D22">
        <w:t xml:space="preserve"> where</w:t>
      </w:r>
      <w:r w:rsidR="004E6A53" w:rsidRPr="00E312AD">
        <w:t xml:space="preserve"> (</w:t>
      </w:r>
      <m:oMath>
        <m:sSub>
          <m:sSubPr>
            <m:ctrlPr>
              <w:rPr>
                <w:rFonts w:ascii="Cambria Math" w:eastAsiaTheme="minorHAnsi" w:hAnsi="Cambria Math"/>
                <w:i/>
              </w:rPr>
            </m:ctrlPr>
          </m:sSubPr>
          <m:e>
            <m:r>
              <w:rPr>
                <w:rFonts w:ascii="Cambria Math" w:hAnsi="Cambria Math"/>
              </w:rPr>
              <m:t>u</m:t>
            </m:r>
          </m:e>
          <m:sub>
            <m:r>
              <w:rPr>
                <w:rFonts w:ascii="Cambria Math" w:hAnsi="Cambria Math"/>
              </w:rPr>
              <m:t>1</m:t>
            </m:r>
          </m:sub>
        </m:sSub>
        <m:r>
          <w:rPr>
            <w:rFonts w:ascii="Cambria Math" w:hAnsi="Cambria Math"/>
          </w:rPr>
          <m:t>=3-</m:t>
        </m:r>
        <m:sSub>
          <m:sSubPr>
            <m:ctrlPr>
              <w:rPr>
                <w:rFonts w:ascii="Cambria Math" w:hAnsi="Cambria Math"/>
                <w:i/>
              </w:rPr>
            </m:ctrlPr>
          </m:sSubPr>
          <m:e>
            <m:r>
              <w:rPr>
                <w:rFonts w:ascii="Cambria Math" w:hAnsi="Cambria Math"/>
              </w:rPr>
              <m:t>A</m:t>
            </m:r>
          </m:e>
          <m:sub>
            <m:r>
              <w:rPr>
                <w:rFonts w:ascii="Cambria Math" w:hAnsi="Cambria Math"/>
              </w:rPr>
              <m:t>0</m:t>
            </m:r>
          </m:sub>
        </m:sSub>
      </m:oMath>
      <w:r w:rsidR="00080D22">
        <w:t xml:space="preserve">(using the notation of </w:t>
      </w:r>
      <w:r w:rsidR="00C10771">
        <w:fldChar w:fldCharType="begin">
          <w:fldData xml:space="preserve">PEVuZE5vdGU+PENpdGU+PEF1dGhvcj5DaGl0bmlzPC9BdXRob3I+PFllYXI+MjAwODwvWWVhcj48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</w:fldData>
        </w:fldChar>
      </w:r>
      <w:r w:rsidR="00C10771">
        <w:instrText xml:space="preserve"> ADDIN EN.CITE </w:instrText>
      </w:r>
      <w:r w:rsidR="00C10771">
        <w:fldChar w:fldCharType="begin">
          <w:fldData xml:space="preserve">PEVuZE5vdGU+PENpdGU+PEF1dGhvcj5DaGl0bmlzPC9BdXRob3I+PFllYXI+MjAwODwvWWVhcj48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</w:fldData>
        </w:fldChar>
      </w:r>
      <w:r w:rsidR="00C10771">
        <w:instrText xml:space="preserve"> ADDIN EN.CITE.DATA </w:instrText>
      </w:r>
      <w:r w:rsidR="00C10771">
        <w:fldChar w:fldCharType="end"/>
      </w:r>
      <w:r w:rsidR="00C10771">
        <w:fldChar w:fldCharType="separate"/>
      </w:r>
      <w:r w:rsidR="00C10771">
        <w:rPr>
          <w:noProof/>
        </w:rPr>
        <w:t>(34)</w:t>
      </w:r>
      <w:r w:rsidR="00C10771">
        <w:fldChar w:fldCharType="end"/>
      </w:r>
      <w:r w:rsidR="00080D22">
        <w:t xml:space="preserve">,  as </w:t>
      </w:r>
      <w:r w:rsidR="004E6A53" w:rsidRPr="00E312AD">
        <w:t xml:space="preserve">described </w:t>
      </w:r>
      <w:r w:rsidR="004E6A53">
        <w:t xml:space="preserve">by </w:t>
      </w:r>
      <w:r w:rsidR="00C10771">
        <w:fldChar w:fldCharType="begin"/>
      </w:r>
      <w:r w:rsidR="00C10771">
        <w:instrText xml:space="preserve"> ADDIN EN.CITE &lt;EndNote&gt;&lt;Cite&gt;&lt;Author&gt;Charlwood&lt;/Author&gt;&lt;Year&gt;1985&lt;/Year&gt;&lt;RecNum&gt;796&lt;/RecNum&gt;&lt;DisplayText&gt;(4)&lt;/DisplayText&gt;&lt;record&gt;&lt;rec-number&gt;796&lt;/rec-number&gt;&lt;foreign-keys&gt;&lt;key app="EN" db-id="t5fr2ttw2d05wfe0xv0ppw9kwp9t099v2f59" timestamp="1532439052"&gt;796&lt;/key&gt;&lt;/foreign-keys&gt;&lt;ref-type name="Journal Article"&gt;17&lt;/ref-type&gt;&lt;contributors&gt;&lt;authors&gt;&lt;author&gt;Charlwood, J.D.&lt;/author&gt;&lt;author&gt;Birley, M.H.&lt;/author&gt;&lt;author&gt;Dagoro, H.&lt;/author&gt;&lt;author&gt;Paru, R.&lt;/author&gt;&lt;author&gt;Holmes, P.R.&lt;/author&gt;&lt;/authors&gt;&lt;/contributors&gt;&lt;titles&gt;&lt;title&gt;Assessing Survival Rates of Anopheles-Farauti (Diptera, Culicidae) from Papua-New-Guinea&lt;/title&gt;&lt;secondary-title&gt;Journal of Animal Ecology&lt;/secondary-title&gt;&lt;/titles&gt;&lt;periodical&gt;&lt;full-title&gt;Journal of Animal Ecology&lt;/full-title&gt;&lt;/periodical&gt;&lt;pages&gt;1003-1016&lt;/pages&gt;&lt;volume&gt;54&lt;/volume&gt;&lt;number&gt;3&lt;/number&gt;&lt;reprint-edition&gt;Not in File&lt;/reprint-edition&gt;&lt;keywords&gt;&lt;keyword&gt;Anopheles farauti&lt;/keyword&gt;&lt;keyword&gt;culicidae&lt;/keyword&gt;&lt;keyword&gt;Diptera&lt;/keyword&gt;&lt;keyword&gt;Papua New Guinea&lt;/keyword&gt;&lt;keyword&gt;PAPUA-NEW-GUINEA&lt;/keyword&gt;&lt;keyword&gt;RATES&lt;/keyword&gt;&lt;keyword&gt;SURVIVAL&lt;/keyword&gt;&lt;keyword&gt;Survival Rate&lt;/keyword&gt;&lt;keyword&gt;SURVIVAL RATES&lt;/keyword&gt;&lt;/keywords&gt;&lt;dates&gt;&lt;year&gt;1985&lt;/year&gt;&lt;pub-dates&gt;&lt;date&gt;1985&lt;/date&gt;&lt;/pub-dates&gt;&lt;/dates&gt;&lt;label&gt;2362&lt;/label&gt;&lt;urls&gt;&lt;/urls&gt;&lt;/record&gt;&lt;/Cite&gt;&lt;/EndNote&gt;</w:instrText>
      </w:r>
      <w:r w:rsidR="00C10771">
        <w:fldChar w:fldCharType="separate"/>
      </w:r>
      <w:r w:rsidR="00C10771">
        <w:rPr>
          <w:noProof/>
        </w:rPr>
        <w:t>(4)</w:t>
      </w:r>
      <w:r w:rsidR="00C10771">
        <w:fldChar w:fldCharType="end"/>
      </w:r>
      <w:r w:rsidR="004E6A53">
        <w:t xml:space="preserve"> </w:t>
      </w:r>
      <w:r w:rsidR="004E6A53" w:rsidRPr="00E312AD">
        <w:t xml:space="preserve">in </w:t>
      </w:r>
      <w:r w:rsidR="00C10771">
        <w:fldChar w:fldCharType="begin"/>
      </w:r>
      <w:r w:rsidR="00C10771">
        <w:instrText xml:space="preserve"> ADDIN EN.CITE &lt;EndNote&gt;&lt;Cite&gt;&lt;Author&gt;Charlwood&lt;/Author&gt;&lt;Year&gt;1997&lt;/Year&gt;&lt;RecNum&gt;804&lt;/RecNum&gt;&lt;DisplayText&gt;(35)&lt;/DisplayText&gt;&lt;record&gt;&lt;rec-number&gt;804&lt;/rec-number&gt;&lt;foreign-keys&gt;&lt;key app="EN" db-id="t5fr2ttw2d05wfe0xv0ppw9kwp9t099v2f59" timestamp="1532439053"&gt;804&lt;/key&gt;&lt;/foreign-keys&gt;&lt;ref-type name="Journal Article"&gt;17&lt;/ref-type&gt;&lt;contributors&gt;&lt;authors&gt;&lt;author&gt;Charlwood, J.D.&lt;/author&gt;&lt;author&gt;Smith, T.&lt;/author&gt;&lt;author&gt;Billingsley, P.&lt;/author&gt;&lt;author&gt;Takken, W.&lt;/author&gt;&lt;author&gt;Lyimo, E.&lt;/author&gt;&lt;author&gt;Meuwissen, J.&lt;/author&gt;&lt;/authors&gt;&lt;/contributors&gt;&lt;titles&gt;&lt;title&gt;&lt;style face="normal" font="default" size="100%"&gt;Survival and infection probabilities of anthropophagic anophelines from an area of high prevalence of  &lt;/style&gt;&lt;style face="italic" font="default" size="100%"&gt;Plasmodium falciparum&lt;/style&gt;&lt;style face="normal" font="default" size="100%"&gt; in humans.&lt;/style&gt;&lt;/title&gt;&lt;secondary-title&gt;Bull Entomol Res&lt;/secondary-title&gt;&lt;/titles&gt;&lt;periodical&gt;&lt;full-title&gt;Bull Entomol Res&lt;/full-title&gt;&lt;/periodical&gt;&lt;pages&gt;445-453&lt;/pages&gt;&lt;volume&gt;87&lt;/volume&gt;&lt;reprint-edition&gt;Not in File&lt;/reprint-edition&gt;&lt;keywords&gt;&lt;keyword&gt;anophelines&lt;/keyword&gt;&lt;keyword&gt;AREA&lt;/keyword&gt;&lt;keyword&gt;falciparum&lt;/keyword&gt;&lt;keyword&gt;human&lt;/keyword&gt;&lt;keyword&gt;humans&lt;/keyword&gt;&lt;keyword&gt;Infection&lt;/keyword&gt;&lt;keyword&gt;Plasmodium&lt;/keyword&gt;&lt;keyword&gt;plasmodium falciparum&lt;/keyword&gt;&lt;keyword&gt;PLASMODIUM-FALCIPARUM&lt;/keyword&gt;&lt;keyword&gt;prevalence&lt;/keyword&gt;&lt;keyword&gt;probability&lt;/keyword&gt;&lt;keyword&gt;SURVIVAL&lt;/keyword&gt;&lt;/keywords&gt;&lt;dates&gt;&lt;year&gt;1997&lt;/year&gt;&lt;pub-dates&gt;&lt;date&gt;1997&lt;/date&gt;&lt;/pub-dates&gt;&lt;/dates&gt;&lt;label&gt;505&lt;/label&gt;&lt;urls&gt;&lt;/urls&gt;&lt;/record&gt;&lt;/Cite&gt;&lt;/EndNote&gt;</w:instrText>
      </w:r>
      <w:r w:rsidR="00C10771">
        <w:fldChar w:fldCharType="separate"/>
      </w:r>
      <w:r w:rsidR="00C10771">
        <w:rPr>
          <w:noProof/>
        </w:rPr>
        <w:t>(35)</w:t>
      </w:r>
      <w:r w:rsidR="00C10771">
        <w:fldChar w:fldCharType="end"/>
      </w:r>
      <w:r w:rsidR="004E6A53" w:rsidRPr="00E312AD">
        <w:t xml:space="preserve"> and applied also in </w:t>
      </w:r>
      <w:r w:rsidR="00C10771">
        <w:fldChar w:fldCharType="begin">
          <w:fldData xml:space="preserve">PEVuZE5vdGU+PENpdGU+PEF1dGhvcj5DaGFybHdvb2Q8L0F1dGhvcj48WWVhcj4xOTk1PC9ZZWFy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</w:fldData>
        </w:fldChar>
      </w:r>
      <w:r w:rsidR="00C10771">
        <w:instrText xml:space="preserve"> ADDIN EN.CITE </w:instrText>
      </w:r>
      <w:r w:rsidR="00C10771">
        <w:fldChar w:fldCharType="begin">
          <w:fldData xml:space="preserve">PEVuZE5vdGU+PENpdGU+PEF1dGhvcj5DaGFybHdvb2Q8L0F1dGhvcj48WWVhcj4xOTk1PC9ZZWFy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</w:fldData>
        </w:fldChar>
      </w:r>
      <w:r w:rsidR="00C10771">
        <w:instrText xml:space="preserve"> ADDIN EN.CITE.DATA </w:instrText>
      </w:r>
      <w:r w:rsidR="00C10771">
        <w:fldChar w:fldCharType="end"/>
      </w:r>
      <w:r w:rsidR="00C10771">
        <w:fldChar w:fldCharType="separate"/>
      </w:r>
      <w:r w:rsidR="00C10771">
        <w:rPr>
          <w:noProof/>
        </w:rPr>
        <w:t>(24, 35-39)</w:t>
      </w:r>
      <w:r w:rsidR="00C10771">
        <w:fldChar w:fldCharType="end"/>
      </w:r>
      <w:r w:rsidR="00080D22">
        <w:t xml:space="preserve">.  (This </w:t>
      </w:r>
      <w:r w:rsidR="00080D22" w:rsidRPr="00E312AD">
        <w:t>ignore</w:t>
      </w:r>
      <w:r w:rsidR="00080D22">
        <w:t>s</w:t>
      </w:r>
      <w:r w:rsidR="00080D22" w:rsidRPr="00E312AD">
        <w:t xml:space="preserve"> the possibility that the mosquitoes might rest for more than 48 hours before ovipositi</w:t>
      </w:r>
      <w:r w:rsidR="00080D22">
        <w:t>o</w:t>
      </w:r>
      <w:r w:rsidR="00080D22" w:rsidRPr="00E312AD">
        <w:t>n</w:t>
      </w:r>
      <w:r w:rsidR="00080D22">
        <w:t>)</w:t>
      </w:r>
      <w:r w:rsidR="00080D22" w:rsidRPr="00E312AD">
        <w:t>.</w:t>
      </w:r>
      <w:r w:rsidR="00080D22">
        <w:t xml:space="preserve"> The duration of host seeking is available only for only a small subset of taxa.</w:t>
      </w:r>
    </w:p>
    <w:p w14:paraId="44936BA7" w14:textId="28A222CA" w:rsidR="001C09F4" w:rsidRDefault="006559F5" w:rsidP="006559F5">
      <w:r>
        <w:t xml:space="preserve">The duration of the gonotrophic cycle is the sum of that of the host-seeking and resting period. </w:t>
      </w:r>
      <w:r w:rsidR="001C09F4" w:rsidRPr="001C09F4">
        <w:t>Some publications report</w:t>
      </w:r>
      <w:r w:rsidR="001C09F4">
        <w:t xml:space="preserve"> estimates of the duration of the gonotrophic cycle from either:</w:t>
      </w:r>
    </w:p>
    <w:p w14:paraId="558D163C" w14:textId="347B97D2" w:rsidR="001C09F4" w:rsidRPr="00CF30D4" w:rsidRDefault="001C09F4" w:rsidP="001C09F4">
      <w:pPr>
        <w:pStyle w:val="ListParagraph"/>
        <w:numPr>
          <w:ilvl w:val="0"/>
          <w:numId w:val="1"/>
        </w:numPr>
        <w:rPr>
          <w:lang w:val="fr-FR"/>
        </w:rPr>
      </w:pPr>
      <w:r w:rsidRPr="00CF30D4">
        <w:rPr>
          <w:lang w:val="fr-FR"/>
        </w:rPr>
        <w:t>Mark-recapture</w:t>
      </w:r>
      <w:r w:rsidR="00C10771">
        <w:rPr>
          <w:lang w:val="fr-FR"/>
        </w:rPr>
        <w:fldChar w:fldCharType="begin">
          <w:fldData xml:space="preserve">PEVuZE5vdGU+PENpdGU+PEF1dGhvcj5CaXJsZXk8L0F1dGhvcj48WWVhcj4xOTg5PC9ZZWFyPjxS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==
</w:fldData>
        </w:fldChar>
      </w:r>
      <w:r w:rsidR="00C10771">
        <w:rPr>
          <w:lang w:val="fr-FR"/>
        </w:rPr>
        <w:instrText xml:space="preserve"> ADDIN EN.CITE </w:instrText>
      </w:r>
      <w:r w:rsidR="00C10771">
        <w:rPr>
          <w:lang w:val="fr-FR"/>
        </w:rPr>
        <w:fldChar w:fldCharType="begin">
          <w:fldData xml:space="preserve">PEVuZE5vdGU+PENpdGU+PEF1dGhvcj5CaXJsZXk8L0F1dGhvcj48WWVhcj4xOTg5PC9ZZWFyPjxS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==
</w:fldData>
        </w:fldChar>
      </w:r>
      <w:r w:rsidR="00C10771">
        <w:rPr>
          <w:lang w:val="fr-FR"/>
        </w:rPr>
        <w:instrText xml:space="preserve"> ADDIN EN.CITE.DATA </w:instrText>
      </w:r>
      <w:r w:rsidR="00C10771">
        <w:rPr>
          <w:lang w:val="fr-FR"/>
        </w:rPr>
      </w:r>
      <w:r w:rsidR="00C10771">
        <w:rPr>
          <w:lang w:val="fr-FR"/>
        </w:rPr>
        <w:fldChar w:fldCharType="end"/>
      </w:r>
      <w:r w:rsidR="00C10771">
        <w:rPr>
          <w:lang w:val="fr-FR"/>
        </w:rPr>
      </w:r>
      <w:r w:rsidR="00C10771">
        <w:rPr>
          <w:lang w:val="fr-FR"/>
        </w:rPr>
        <w:fldChar w:fldCharType="separate"/>
      </w:r>
      <w:r w:rsidR="00C10771">
        <w:rPr>
          <w:noProof/>
          <w:lang w:val="fr-FR"/>
        </w:rPr>
        <w:t>(25, 40-48)</w:t>
      </w:r>
      <w:r w:rsidR="00C10771">
        <w:rPr>
          <w:lang w:val="fr-FR"/>
        </w:rPr>
        <w:fldChar w:fldCharType="end"/>
      </w:r>
    </w:p>
    <w:p w14:paraId="209AECDE" w14:textId="521200C7" w:rsidR="001C09F4" w:rsidRPr="00E312AD" w:rsidRDefault="001C09F4" w:rsidP="001C09F4">
      <w:pPr>
        <w:pStyle w:val="ListParagraph"/>
        <w:numPr>
          <w:ilvl w:val="0"/>
          <w:numId w:val="1"/>
        </w:numPr>
      </w:pPr>
      <w:r w:rsidRPr="00E312AD">
        <w:t xml:space="preserve">Cross-correlations in time of biting densities </w:t>
      </w:r>
      <w:r w:rsidR="00C10771">
        <w:fldChar w:fldCharType="begin">
          <w:fldData xml:space="preserve">PEVuZE5vdGU+PENpdGU+PEF1dGhvcj5Cb2NrYXJpZTwvQXV0aG9yPjxZZWFyPjE5OTU8L1llYXI+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</w:fldData>
        </w:fldChar>
      </w:r>
      <w:r w:rsidR="00C10771">
        <w:instrText xml:space="preserve"> ADDIN EN.CITE </w:instrText>
      </w:r>
      <w:r w:rsidR="00C10771">
        <w:fldChar w:fldCharType="begin">
          <w:fldData xml:space="preserve">PEVuZE5vdGU+PENpdGU+PEF1dGhvcj5Cb2NrYXJpZTwvQXV0aG9yPjxZZWFyPjE5OTU8L1llYXI+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</w:fldData>
        </w:fldChar>
      </w:r>
      <w:r w:rsidR="00C10771">
        <w:instrText xml:space="preserve"> ADDIN EN.CITE.DATA </w:instrText>
      </w:r>
      <w:r w:rsidR="00C10771">
        <w:fldChar w:fldCharType="end"/>
      </w:r>
      <w:r w:rsidR="00C10771">
        <w:fldChar w:fldCharType="separate"/>
      </w:r>
      <w:r w:rsidR="00C10771">
        <w:rPr>
          <w:noProof/>
        </w:rPr>
        <w:t>(49)</w:t>
      </w:r>
      <w:r w:rsidR="00C10771">
        <w:fldChar w:fldCharType="end"/>
      </w:r>
    </w:p>
    <w:p w14:paraId="234EFADB" w14:textId="74AB44A8" w:rsidR="006559F5" w:rsidRDefault="006559F5" w:rsidP="006559F5">
      <w:r w:rsidRPr="00E312AD">
        <w:t xml:space="preserve">There are also some publications </w:t>
      </w:r>
      <w:r>
        <w:t xml:space="preserve">reporting gonotrophic cycle length </w:t>
      </w:r>
      <w:r w:rsidRPr="00E312AD">
        <w:t xml:space="preserve">where </w:t>
      </w:r>
      <w:r>
        <w:t>the method used is unclear</w:t>
      </w:r>
      <w:r w:rsidRPr="00E312AD">
        <w:t xml:space="preserve"> </w:t>
      </w:r>
      <w:r w:rsidR="00C10771">
        <w:fldChar w:fldCharType="begin">
          <w:fldData xml:space="preserve">PEVuZE5vdGU+PENpdGU+PEF1dGhvcj5JanVtYmE8L0F1dGhvcj48WWVhcj4xOTkwPC9ZZWFyPjxS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</w:fldData>
        </w:fldChar>
      </w:r>
      <w:r w:rsidR="00C10771">
        <w:instrText xml:space="preserve"> ADDIN EN.CITE </w:instrText>
      </w:r>
      <w:r w:rsidR="00C10771">
        <w:fldChar w:fldCharType="begin">
          <w:fldData xml:space="preserve">PEVuZE5vdGU+PENpdGU+PEF1dGhvcj5JanVtYmE8L0F1dGhvcj48WWVhcj4xOTkwPC9ZZWFyPjxS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</w:fldData>
        </w:fldChar>
      </w:r>
      <w:r w:rsidR="00C10771">
        <w:instrText xml:space="preserve"> ADDIN EN.CITE.DATA </w:instrText>
      </w:r>
      <w:r w:rsidR="00C10771">
        <w:fldChar w:fldCharType="end"/>
      </w:r>
      <w:r w:rsidR="00C10771">
        <w:fldChar w:fldCharType="separate"/>
      </w:r>
      <w:r w:rsidR="00C10771">
        <w:rPr>
          <w:noProof/>
        </w:rPr>
        <w:t>(50-53)</w:t>
      </w:r>
      <w:r w:rsidR="00C10771">
        <w:fldChar w:fldCharType="end"/>
      </w:r>
      <w:r>
        <w:t xml:space="preserve">.  It may be that these </w:t>
      </w:r>
      <w:r w:rsidR="001C09F4">
        <w:t>estimates really consider only the resting period</w:t>
      </w:r>
      <w:r>
        <w:t>.</w:t>
      </w:r>
    </w:p>
    <w:p w14:paraId="36444576" w14:textId="6BD2D263" w:rsidR="003226AA" w:rsidRDefault="003226AA" w:rsidP="0022585A">
      <w:pPr>
        <w:pStyle w:val="Heading3"/>
      </w:pPr>
      <w:r>
        <w:t xml:space="preserve">Duration of resting period </w:t>
      </w:r>
    </w:p>
    <w:p w14:paraId="0588227B" w14:textId="7A712F91" w:rsidR="003A637D" w:rsidRPr="00E312AD" w:rsidRDefault="003A637D" w:rsidP="003A637D">
      <w:r w:rsidRPr="00E312AD">
        <w:t>The</w:t>
      </w:r>
      <w:r w:rsidR="004E6A53">
        <w:t xml:space="preserve"> duration of the resting period can be estimated as follows</w:t>
      </w:r>
      <w:r w:rsidRPr="00E312AD">
        <w:t>:</w:t>
      </w:r>
    </w:p>
    <w:p w14:paraId="30E4CD92" w14:textId="03789974" w:rsidR="001C09F4" w:rsidRPr="001C09F4" w:rsidRDefault="003A637D" w:rsidP="001C09F4">
      <w:pPr>
        <w:pStyle w:val="ListParagraph"/>
        <w:numPr>
          <w:ilvl w:val="0"/>
          <w:numId w:val="3"/>
        </w:numPr>
      </w:pPr>
      <w:r w:rsidRPr="00E312AD">
        <w:t>Keeping fed mosquitoes to see how long it takes for them to lay eggs (as recommended by WHO</w:t>
      </w:r>
      <w:r w:rsidR="00C10771">
        <w:fldChar w:fldCharType="begin"/>
      </w:r>
      <w:r w:rsidR="00C10771">
        <w:instrText xml:space="preserve"> ADDIN EN.CITE &lt;EndNote&gt;&lt;Cite&gt;&lt;Author&gt;Organisation&lt;/Author&gt;&lt;Year&gt;1975&lt;/Year&gt;&lt;RecNum&gt;3718&lt;/RecNum&gt;&lt;DisplayText&gt;(54)&lt;/DisplayText&gt;&lt;record&gt;&lt;rec-number&gt;3718&lt;/rec-number&gt;&lt;foreign-keys&gt;&lt;key app="EN" db-id="t5fr2ttw2d05wfe0xv0ppw9kwp9t099v2f59" timestamp="1532439067"&gt;3718&lt;/key&gt;&lt;/foreign-keys&gt;&lt;ref-type name="Unpublished Work"&gt;34&lt;/ref-type&gt;&lt;contributors&gt;&lt;authors&gt;&lt;author&gt;World Health Organisation&lt;/author&gt;&lt;/authors&gt;&lt;/contributors&gt;&lt;titles&gt;&lt;title&gt;Manual on Practical Entomology in Malaria.  Part II: Methods and Techniques&lt;/title&gt;&lt;/titles&gt;&lt;keywords&gt;&lt;keyword&gt;control&lt;/keyword&gt;&lt;keyword&gt;environmental management&lt;/keyword&gt;&lt;keyword&gt;ENVIRONMENTAL-MANAGEMENT&lt;/keyword&gt;&lt;keyword&gt;MANAGEMENT&lt;/keyword&gt;&lt;keyword&gt;mosquito&lt;/keyword&gt;&lt;keyword&gt;mosquito control&lt;/keyword&gt;&lt;keyword&gt;Entomology&lt;/keyword&gt;&lt;keyword&gt;malaria&lt;/keyword&gt;&lt;keyword&gt;methods&lt;/keyword&gt;&lt;/keywords&gt;&lt;dates&gt;&lt;year&gt;1975&lt;/year&gt;&lt;pub-dates&gt;&lt;date&gt;1975&lt;/date&gt;&lt;/pub-dates&gt;&lt;/dates&gt;&lt;label&gt;5122&lt;/label&gt;&lt;urls&gt;&lt;/urls&gt;&lt;/record&gt;&lt;/Cite&gt;&lt;/EndNote&gt;</w:instrText>
      </w:r>
      <w:r w:rsidR="00C10771">
        <w:fldChar w:fldCharType="separate"/>
      </w:r>
      <w:r w:rsidR="00C10771">
        <w:rPr>
          <w:noProof/>
        </w:rPr>
        <w:t>(54)</w:t>
      </w:r>
      <w:r w:rsidR="00C10771">
        <w:fldChar w:fldCharType="end"/>
      </w:r>
      <w:r w:rsidRPr="00E312AD">
        <w:t xml:space="preserve">).  </w:t>
      </w:r>
      <w:r w:rsidRPr="001C09F4">
        <w:rPr>
          <w:lang w:val="en-US"/>
        </w:rPr>
        <w:t xml:space="preserve">This was carried out by </w:t>
      </w:r>
      <w:r w:rsidR="00C10771">
        <w:rPr>
          <w:lang w:val="en-US"/>
        </w:rPr>
        <w:fldChar w:fldCharType="begin">
          <w:fldData xml:space="preserve">PEVuZE5vdGU+PENpdGU+PEF1dGhvcj5NYW5nYTwvQXV0aG9yPjxZZWFyPjE5OTc8L1llYXI+PFJl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=
</w:fldData>
        </w:fldChar>
      </w:r>
      <w:r w:rsidR="00C10771">
        <w:rPr>
          <w:lang w:val="en-US"/>
        </w:rPr>
        <w:instrText xml:space="preserve"> ADDIN EN.CITE </w:instrText>
      </w:r>
      <w:r w:rsidR="00C10771">
        <w:rPr>
          <w:lang w:val="en-US"/>
        </w:rPr>
        <w:fldChar w:fldCharType="begin">
          <w:fldData xml:space="preserve">PEVuZE5vdGU+PENpdGU+PEF1dGhvcj5NYW5nYTwvQXV0aG9yPjxZZWFyPjE5OTc8L1llYXI+PFJl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=
</w:fldData>
        </w:fldChar>
      </w:r>
      <w:r w:rsidR="00C10771">
        <w:rPr>
          <w:lang w:val="en-US"/>
        </w:rPr>
        <w:instrText xml:space="preserve"> ADDIN EN.CITE.DATA </w:instrText>
      </w:r>
      <w:r w:rsidR="00C10771">
        <w:rPr>
          <w:lang w:val="en-US"/>
        </w:rPr>
      </w:r>
      <w:r w:rsidR="00C10771">
        <w:rPr>
          <w:lang w:val="en-US"/>
        </w:rPr>
        <w:fldChar w:fldCharType="end"/>
      </w:r>
      <w:r w:rsidR="00C10771">
        <w:rPr>
          <w:lang w:val="en-US"/>
        </w:rPr>
      </w:r>
      <w:r w:rsidR="00C10771">
        <w:rPr>
          <w:lang w:val="en-US"/>
        </w:rPr>
        <w:fldChar w:fldCharType="separate"/>
      </w:r>
      <w:r w:rsidR="00C10771">
        <w:rPr>
          <w:noProof/>
          <w:lang w:val="en-US"/>
        </w:rPr>
        <w:t>(18, 26, 43, 47, 55-61)</w:t>
      </w:r>
      <w:r w:rsidR="00C10771">
        <w:rPr>
          <w:lang w:val="en-US"/>
        </w:rPr>
        <w:fldChar w:fldCharType="end"/>
      </w:r>
      <w:r w:rsidR="001C09F4" w:rsidRPr="001C09F4">
        <w:rPr>
          <w:lang w:val="en-US"/>
        </w:rPr>
        <w:t xml:space="preserve">. </w:t>
      </w:r>
    </w:p>
    <w:p w14:paraId="4309DA28" w14:textId="676AD949" w:rsidR="003A637D" w:rsidRDefault="001C09F4" w:rsidP="001C09F4">
      <w:pPr>
        <w:pStyle w:val="ListParagraph"/>
        <w:numPr>
          <w:ilvl w:val="0"/>
          <w:numId w:val="3"/>
        </w:numPr>
      </w:pPr>
      <w:r>
        <w:t xml:space="preserve">The ratio of </w:t>
      </w:r>
      <w:proofErr w:type="spellStart"/>
      <w:r>
        <w:t>fed:gravid</w:t>
      </w:r>
      <w:proofErr w:type="spellEnd"/>
      <w:r>
        <w:t xml:space="preserve"> resting mosquitoes is available for 106 studies in the MAP database for which the </w:t>
      </w:r>
      <w:proofErr w:type="spellStart"/>
      <w:r>
        <w:t>fed:gravid</w:t>
      </w:r>
      <w:proofErr w:type="spellEnd"/>
      <w:r>
        <w:t xml:space="preserve"> ratio is available, corresponding to 30 different Anopheles taxa.  </w:t>
      </w:r>
      <w:r w:rsidR="003A637D" w:rsidRPr="00E312AD">
        <w:lastRenderedPageBreak/>
        <w:t>Kulkarni et al (2006)</w:t>
      </w:r>
      <w:r w:rsidR="00C10771">
        <w:fldChar w:fldCharType="begin">
          <w:fldData xml:space="preserve">PEVuZE5vdGU+PENpdGU+PEF1dGhvcj5LdWxrYXJuaTwvQXV0aG9yPjxZZWFyPjIwMDY8L1llYXI+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</w:fldData>
        </w:fldChar>
      </w:r>
      <w:r w:rsidR="00C10771">
        <w:instrText xml:space="preserve"> ADDIN EN.CITE </w:instrText>
      </w:r>
      <w:r w:rsidR="00C10771">
        <w:fldChar w:fldCharType="begin">
          <w:fldData xml:space="preserve">PEVuZE5vdGU+PENpdGU+PEF1dGhvcj5LdWxrYXJuaTwvQXV0aG9yPjxZZWFyPjIwMDY8L1llYXI+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</w:fldData>
        </w:fldChar>
      </w:r>
      <w:r w:rsidR="00C10771">
        <w:instrText xml:space="preserve"> ADDIN EN.CITE.DATA </w:instrText>
      </w:r>
      <w:r w:rsidR="00C10771">
        <w:fldChar w:fldCharType="end"/>
      </w:r>
      <w:r w:rsidR="00C10771">
        <w:fldChar w:fldCharType="separate"/>
      </w:r>
      <w:r w:rsidR="00C10771">
        <w:rPr>
          <w:noProof/>
        </w:rPr>
        <w:t>(62)</w:t>
      </w:r>
      <w:r w:rsidR="00C10771">
        <w:fldChar w:fldCharType="end"/>
      </w:r>
      <w:r w:rsidR="003A637D" w:rsidRPr="00E312AD">
        <w:t xml:space="preserve"> and </w:t>
      </w:r>
      <w:proofErr w:type="spellStart"/>
      <w:r w:rsidR="003A637D" w:rsidRPr="00E312AD">
        <w:t>Tchuinkum</w:t>
      </w:r>
      <w:proofErr w:type="spellEnd"/>
      <w:r w:rsidR="003A637D" w:rsidRPr="00E312AD">
        <w:t xml:space="preserve"> et al</w:t>
      </w:r>
      <w:r w:rsidR="00C10771">
        <w:fldChar w:fldCharType="begin">
          <w:fldData xml:space="preserve">PEVuZE5vdGU+PENpdGU+PEF1dGhvcj5UY2h1aW5rYW08L0F1dGhvcj48WWVhcj4yMDEwPC9ZZWFy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</w:fldData>
        </w:fldChar>
      </w:r>
      <w:r w:rsidR="00C10771">
        <w:instrText xml:space="preserve"> ADDIN EN.CITE </w:instrText>
      </w:r>
      <w:r w:rsidR="00C10771">
        <w:fldChar w:fldCharType="begin">
          <w:fldData xml:space="preserve">PEVuZE5vdGU+PENpdGU+PEF1dGhvcj5UY2h1aW5rYW08L0F1dGhvcj48WWVhcj4yMDEwPC9ZZWFy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</w:fldData>
        </w:fldChar>
      </w:r>
      <w:r w:rsidR="00C10771">
        <w:instrText xml:space="preserve"> ADDIN EN.CITE.DATA </w:instrText>
      </w:r>
      <w:r w:rsidR="00C10771">
        <w:fldChar w:fldCharType="end"/>
      </w:r>
      <w:r w:rsidR="00C10771">
        <w:fldChar w:fldCharType="separate"/>
      </w:r>
      <w:r w:rsidR="00C10771">
        <w:rPr>
          <w:noProof/>
        </w:rPr>
        <w:t>(63)</w:t>
      </w:r>
      <w:r w:rsidR="00C10771">
        <w:fldChar w:fldCharType="end"/>
      </w:r>
      <w:r w:rsidR="003A637D" w:rsidRPr="00E312AD">
        <w:t xml:space="preserve"> have used the </w:t>
      </w:r>
      <w:proofErr w:type="spellStart"/>
      <w:r w:rsidR="003A637D" w:rsidRPr="00E312AD">
        <w:t>fed:gravid</w:t>
      </w:r>
      <w:proofErr w:type="spellEnd"/>
      <w:r w:rsidR="003A637D" w:rsidRPr="00E312AD">
        <w:t xml:space="preserve"> ratio from resting mosquitoes to roughly estimate the duration of the </w:t>
      </w:r>
      <w:r w:rsidR="006559F5">
        <w:t>resting period</w:t>
      </w:r>
      <w:r w:rsidR="003A637D" w:rsidRPr="00E312AD">
        <w:t>.  The Kulkarni et al (2006)</w:t>
      </w:r>
      <w:r w:rsidR="00C10771">
        <w:fldChar w:fldCharType="begin">
          <w:fldData xml:space="preserve">PEVuZE5vdGU+PENpdGU+PEF1dGhvcj5LdWxrYXJuaTwvQXV0aG9yPjxZZWFyPjIwMDY8L1llYXI+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</w:fldData>
        </w:fldChar>
      </w:r>
      <w:r w:rsidR="00C10771">
        <w:instrText xml:space="preserve"> ADDIN EN.CITE </w:instrText>
      </w:r>
      <w:r w:rsidR="00C10771">
        <w:fldChar w:fldCharType="begin">
          <w:fldData xml:space="preserve">PEVuZE5vdGU+PENpdGU+PEF1dGhvcj5LdWxrYXJuaTwvQXV0aG9yPjxZZWFyPjIwMDY8L1llYXI+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</w:fldData>
        </w:fldChar>
      </w:r>
      <w:r w:rsidR="00C10771">
        <w:instrText xml:space="preserve"> ADDIN EN.CITE.DATA </w:instrText>
      </w:r>
      <w:r w:rsidR="00C10771">
        <w:fldChar w:fldCharType="end"/>
      </w:r>
      <w:r w:rsidR="00C10771">
        <w:fldChar w:fldCharType="separate"/>
      </w:r>
      <w:r w:rsidR="00C10771">
        <w:rPr>
          <w:noProof/>
        </w:rPr>
        <w:t>(62)</w:t>
      </w:r>
      <w:r w:rsidR="00C10771">
        <w:fldChar w:fldCharType="end"/>
      </w:r>
      <w:r w:rsidR="003A637D" w:rsidRPr="00E312AD">
        <w:t xml:space="preserve"> analysis gave values of 1:1.4 (low altitude) and 1:4.5 (high altitude) for </w:t>
      </w:r>
      <w:r w:rsidR="003A637D" w:rsidRPr="001C09F4">
        <w:rPr>
          <w:i/>
        </w:rPr>
        <w:t xml:space="preserve">An. </w:t>
      </w:r>
      <w:proofErr w:type="spellStart"/>
      <w:r w:rsidR="003A637D" w:rsidRPr="001C09F4">
        <w:rPr>
          <w:i/>
        </w:rPr>
        <w:t>arabiensis</w:t>
      </w:r>
      <w:proofErr w:type="spellEnd"/>
      <w:r w:rsidR="003A637D" w:rsidRPr="00E312AD">
        <w:t xml:space="preserve"> in Tanzania, translating these into estimates of 2-3 days and 5-6 days</w:t>
      </w:r>
      <w:r w:rsidR="003A637D">
        <w:t>.</w:t>
      </w:r>
    </w:p>
    <w:p w14:paraId="49AC4776" w14:textId="1777C18C" w:rsidR="003A637D" w:rsidRPr="00E312AD" w:rsidRDefault="003A637D" w:rsidP="003A637D">
      <w:r w:rsidRPr="00E312AD">
        <w:t xml:space="preserve">The logic of </w:t>
      </w:r>
      <w:r>
        <w:t xml:space="preserve">the </w:t>
      </w:r>
      <w:proofErr w:type="spellStart"/>
      <w:proofErr w:type="gramStart"/>
      <w:r>
        <w:t>fed:gravid</w:t>
      </w:r>
      <w:proofErr w:type="spellEnd"/>
      <w:proofErr w:type="gramEnd"/>
      <w:r w:rsidRPr="00E312AD">
        <w:t xml:space="preserve"> approach is best explained in </w:t>
      </w:r>
      <w:proofErr w:type="spellStart"/>
      <w:r w:rsidRPr="00E312AD">
        <w:t>Tchuinkum</w:t>
      </w:r>
      <w:proofErr w:type="spellEnd"/>
      <w:r w:rsidRPr="00E312AD">
        <w:t xml:space="preserve"> et al</w:t>
      </w:r>
      <w:r w:rsidR="00C10771">
        <w:fldChar w:fldCharType="begin">
          <w:fldData xml:space="preserve">PEVuZE5vdGU+PENpdGU+PEF1dGhvcj5UY2h1aW5rYW08L0F1dGhvcj48WWVhcj4yMDEwPC9ZZWFy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</w:fldData>
        </w:fldChar>
      </w:r>
      <w:r w:rsidR="00C10771">
        <w:instrText xml:space="preserve"> ADDIN EN.CITE </w:instrText>
      </w:r>
      <w:r w:rsidR="00C10771">
        <w:fldChar w:fldCharType="begin">
          <w:fldData xml:space="preserve">PEVuZE5vdGU+PENpdGU+PEF1dGhvcj5UY2h1aW5rYW08L0F1dGhvcj48WWVhcj4yMDEwPC9ZZWFy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</w:fldData>
        </w:fldChar>
      </w:r>
      <w:r w:rsidR="00C10771">
        <w:instrText xml:space="preserve"> ADDIN EN.CITE.DATA </w:instrText>
      </w:r>
      <w:r w:rsidR="00C10771">
        <w:fldChar w:fldCharType="end"/>
      </w:r>
      <w:r w:rsidR="00C10771">
        <w:fldChar w:fldCharType="separate"/>
      </w:r>
      <w:r w:rsidR="00C10771">
        <w:rPr>
          <w:noProof/>
        </w:rPr>
        <w:t>(63)</w:t>
      </w:r>
      <w:r w:rsidR="00C10771">
        <w:fldChar w:fldCharType="end"/>
      </w:r>
      <w:r w:rsidRPr="00E312AD">
        <w:t>. Assuming negligible mortality while resting and that a whole annual cycle is representatively sampled), the proportion f = fed/</w:t>
      </w:r>
      <w:r>
        <w:t>(</w:t>
      </w:r>
      <w:r w:rsidRPr="00E312AD">
        <w:t>total</w:t>
      </w:r>
      <w:r>
        <w:t>-unfed)</w:t>
      </w:r>
      <w:r w:rsidRPr="00E312AD">
        <w:t xml:space="preserve">, the duration of the cycle should be </w:t>
      </w:r>
      <m:oMath>
        <m:r>
          <w:rPr>
            <w:rFonts w:ascii="Cambria Math" w:hAnsi="Cambria Math"/>
          </w:rPr>
          <m:t>τ</m:t>
        </m:r>
      </m:oMath>
      <w:r w:rsidRPr="00E312AD">
        <w:t xml:space="preserve"> = 1/f. </w:t>
      </w:r>
      <w:r w:rsidR="00080D22">
        <w:t>I</w:t>
      </w:r>
      <w:r w:rsidRPr="00E312AD">
        <w:t xml:space="preserve">f we assume daily survival while resting of p&lt;1, and </w:t>
      </w:r>
      <m:oMath>
        <m:r>
          <w:rPr>
            <w:rFonts w:ascii="Cambria Math" w:hAnsi="Cambria Math"/>
          </w:rPr>
          <m:t>τ</m:t>
        </m:r>
      </m:oMath>
      <w:r w:rsidRPr="00E312AD">
        <w:t xml:space="preserve"> is an integer then:</w:t>
      </w:r>
    </w:p>
    <w:p w14:paraId="713E604B" w14:textId="31AA38EE" w:rsidR="003A637D" w:rsidRPr="00E312AD" w:rsidRDefault="003A637D" w:rsidP="003A637D">
      <m:oMathPara>
        <m:oMath>
          <m:r>
            <w:rPr>
              <w:rFonts w:ascii="Cambria Math" w:hAnsi="Cambria Math"/>
            </w:rPr>
            <m:t>f=</m:t>
          </m:r>
          <m:f>
            <m:fPr>
              <m:ctrlPr>
                <w:rPr>
                  <w:rFonts w:ascii="Cambria Math" w:hAnsi="Cambria Math"/>
                  <w:i/>
                </w:rPr>
              </m:ctrlPr>
            </m:fPr>
            <m:num>
              <m:r>
                <w:rPr>
                  <w:rFonts w:ascii="Cambria Math" w:hAnsi="Cambria Math"/>
                </w:rPr>
                <m:t>1</m:t>
              </m:r>
            </m:num>
            <m:den>
              <m:nary>
                <m:naryPr>
                  <m:chr m:val="∑"/>
                  <m:limLoc m:val="undOvr"/>
                  <m:ctrlPr>
                    <w:rPr>
                      <w:rFonts w:ascii="Cambria Math" w:hAnsi="Cambria Math"/>
                      <w:i/>
                    </w:rPr>
                  </m:ctrlPr>
                </m:naryPr>
                <m:sub>
                  <m:r>
                    <w:rPr>
                      <w:rFonts w:ascii="Cambria Math" w:hAnsi="Cambria Math"/>
                    </w:rPr>
                    <m:t>t=1</m:t>
                  </m:r>
                </m:sub>
                <m:sup>
                  <m:r>
                    <w:rPr>
                      <w:rFonts w:ascii="Cambria Math" w:hAnsi="Cambria Math"/>
                    </w:rPr>
                    <m:t>τ</m:t>
                  </m:r>
                </m:sup>
                <m:e>
                  <m:sSup>
                    <m:sSupPr>
                      <m:ctrlPr>
                        <w:rPr>
                          <w:rFonts w:ascii="Cambria Math" w:hAnsi="Cambria Math"/>
                          <w:i/>
                        </w:rPr>
                      </m:ctrlPr>
                    </m:sSupPr>
                    <m:e>
                      <m:r>
                        <w:rPr>
                          <w:rFonts w:ascii="Cambria Math" w:hAnsi="Cambria Math"/>
                        </w:rPr>
                        <m:t>p</m:t>
                      </m:r>
                    </m:e>
                    <m:sup>
                      <m:r>
                        <w:rPr>
                          <w:rFonts w:ascii="Cambria Math" w:hAnsi="Cambria Math"/>
                        </w:rPr>
                        <m:t>t-1</m:t>
                      </m:r>
                    </m:sup>
                  </m:sSup>
                </m:e>
              </m:nary>
            </m:den>
          </m:f>
        </m:oMath>
      </m:oMathPara>
    </w:p>
    <w:p w14:paraId="010102B4" w14:textId="77777777" w:rsidR="003A637D" w:rsidRPr="00E312AD" w:rsidRDefault="003A637D" w:rsidP="003A637D">
      <w:r w:rsidRPr="00E312AD">
        <w:t xml:space="preserve"> which is equivalent to:</w:t>
      </w:r>
    </w:p>
    <w:p w14:paraId="1ED164C5" w14:textId="38CE036C" w:rsidR="003A637D" w:rsidRPr="00E312AD" w:rsidRDefault="003A637D" w:rsidP="003A637D">
      <m:oMathPara>
        <m:oMath>
          <m:r>
            <w:rPr>
              <w:rFonts w:ascii="Cambria Math" w:hAnsi="Cambria Math"/>
            </w:rPr>
            <m:t>f=</m:t>
          </m:r>
          <m:f>
            <m:fPr>
              <m:ctrlPr>
                <w:rPr>
                  <w:rFonts w:ascii="Cambria Math" w:hAnsi="Cambria Math"/>
                  <w:i/>
                </w:rPr>
              </m:ctrlPr>
            </m:fPr>
            <m:num>
              <m:r>
                <w:rPr>
                  <w:rFonts w:ascii="Cambria Math" w:hAnsi="Cambria Math"/>
                </w:rPr>
                <m:t>1-p</m:t>
              </m:r>
            </m:num>
            <m:den>
              <m:r>
                <w:rPr>
                  <w:rFonts w:ascii="Cambria Math" w:hAnsi="Cambria Math"/>
                </w:rPr>
                <m:t>1-</m:t>
              </m:r>
              <m:sSup>
                <m:sSupPr>
                  <m:ctrlPr>
                    <w:rPr>
                      <w:rFonts w:ascii="Cambria Math" w:hAnsi="Cambria Math"/>
                      <w:i/>
                    </w:rPr>
                  </m:ctrlPr>
                </m:sSupPr>
                <m:e>
                  <m:r>
                    <w:rPr>
                      <w:rFonts w:ascii="Cambria Math" w:hAnsi="Cambria Math"/>
                    </w:rPr>
                    <m:t>p</m:t>
                  </m:r>
                </m:e>
                <m:sup>
                  <m:r>
                    <w:rPr>
                      <w:rFonts w:ascii="Cambria Math" w:hAnsi="Cambria Math"/>
                    </w:rPr>
                    <m:t>τ</m:t>
                  </m:r>
                </m:sup>
              </m:sSup>
            </m:den>
          </m:f>
        </m:oMath>
      </m:oMathPara>
    </w:p>
    <w:p w14:paraId="6213A7F1" w14:textId="2E16ED63" w:rsidR="003A637D" w:rsidRPr="00E312AD" w:rsidRDefault="003A637D" w:rsidP="003A637D">
      <w:r w:rsidRPr="00E312AD">
        <w:t xml:space="preserve">We can consider the extreme case of assuming all the mortality is at the resting </w:t>
      </w:r>
      <w:proofErr w:type="gramStart"/>
      <w:r w:rsidRPr="00E312AD">
        <w:t>stage, and</w:t>
      </w:r>
      <w:proofErr w:type="gramEnd"/>
      <w:r w:rsidRPr="00E312AD">
        <w:t xml:space="preserve"> use this to estimate p from the parous rate, as: </w:t>
      </w:r>
      <m:oMath>
        <m:func>
          <m:funcPr>
            <m:ctrlPr>
              <w:rPr>
                <w:rFonts w:ascii="Cambria Math" w:hAnsi="Cambria Math"/>
                <w:i/>
              </w:rPr>
            </m:ctrlPr>
          </m:funcPr>
          <m:fName>
            <m:r>
              <m:rPr>
                <m:sty m:val="p"/>
              </m:rPr>
              <w:rPr>
                <w:rFonts w:ascii="Cambria Math" w:hAnsi="Cambria Math"/>
              </w:rPr>
              <m:t>ln</m:t>
            </m:r>
          </m:fName>
          <m:e>
            <m:r>
              <w:rPr>
                <w:rFonts w:ascii="Cambria Math" w:hAnsi="Cambria Math"/>
              </w:rPr>
              <m:t>p</m:t>
            </m:r>
          </m:e>
        </m:func>
        <m:r>
          <w:rPr>
            <w:rFonts w:ascii="Cambria Math" w:hAnsi="Cambria Math"/>
          </w:rPr>
          <m:t>=</m:t>
        </m:r>
        <m:r>
          <m:rPr>
            <m:sty m:val="p"/>
          </m:rPr>
          <w:rPr>
            <w:rFonts w:ascii="Cambria Math" w:hAnsi="Cambria Math"/>
          </w:rPr>
          <m:t>ln⁡</m:t>
        </m:r>
        <m:r>
          <w:rPr>
            <w:rFonts w:ascii="Cambria Math" w:hAnsi="Cambria Math"/>
          </w:rPr>
          <m:t xml:space="preserve">(M)/τ </m:t>
        </m:r>
      </m:oMath>
      <w:r w:rsidRPr="00E312AD">
        <w:t xml:space="preserve">.  This this leads to an equation for </w:t>
      </w:r>
      <m:oMath>
        <m:r>
          <w:rPr>
            <w:rFonts w:ascii="Cambria Math" w:hAnsi="Cambria Math"/>
          </w:rPr>
          <m:t>τ</m:t>
        </m:r>
      </m:oMath>
      <w:r w:rsidRPr="00E312AD">
        <w:t xml:space="preserve"> as a function of the parous rate and f:</w:t>
      </w:r>
    </w:p>
    <w:p w14:paraId="271EADBE" w14:textId="7966CE5E" w:rsidR="003A637D" w:rsidRPr="00E312AD" w:rsidRDefault="006559F5" w:rsidP="003A637D">
      <m:oMathPara>
        <m:oMath>
          <m:r>
            <w:rPr>
              <w:rFonts w:ascii="Cambria Math" w:hAnsi="Cambria Math"/>
            </w:rPr>
            <m:t>τ=</m:t>
          </m:r>
          <m:f>
            <m:fPr>
              <m:ctrlPr>
                <w:rPr>
                  <w:rFonts w:ascii="Cambria Math" w:hAnsi="Cambria Math"/>
                  <w:i/>
                </w:rPr>
              </m:ctrlPr>
            </m:fPr>
            <m:num>
              <m:r>
                <m:rPr>
                  <m:sty m:val="p"/>
                </m:rPr>
                <w:rPr>
                  <w:rFonts w:ascii="Cambria Math" w:hAnsi="Cambria Math"/>
                </w:rPr>
                <m:t>ln⁡</m:t>
              </m:r>
              <m:r>
                <w:rPr>
                  <w:rFonts w:ascii="Cambria Math" w:hAnsi="Cambria Math"/>
                </w:rPr>
                <m:t>(M)</m:t>
              </m:r>
            </m:num>
            <m:den>
              <m:r>
                <m:rPr>
                  <m:sty m:val="p"/>
                </m:rPr>
                <w:rPr>
                  <w:rFonts w:ascii="Cambria Math" w:hAnsi="Cambria Math"/>
                </w:rPr>
                <m:t>ln⁡</m:t>
              </m:r>
              <m:r>
                <w:rPr>
                  <w:rFonts w:ascii="Cambria Math" w:hAnsi="Cambria Math"/>
                </w:rPr>
                <m:t>(1-f</m:t>
              </m:r>
              <m:d>
                <m:dPr>
                  <m:ctrlPr>
                    <w:rPr>
                      <w:rFonts w:ascii="Cambria Math" w:hAnsi="Cambria Math"/>
                      <w:i/>
                    </w:rPr>
                  </m:ctrlPr>
                </m:dPr>
                <m:e>
                  <m:r>
                    <w:rPr>
                      <w:rFonts w:ascii="Cambria Math" w:hAnsi="Cambria Math"/>
                    </w:rPr>
                    <m:t>1-M</m:t>
                  </m:r>
                </m:e>
              </m:d>
              <m:r>
                <w:rPr>
                  <w:rFonts w:ascii="Cambria Math" w:hAnsi="Cambria Math"/>
                </w:rPr>
                <m:t>)</m:t>
              </m:r>
            </m:den>
          </m:f>
        </m:oMath>
      </m:oMathPara>
    </w:p>
    <w:p w14:paraId="5EFC2471" w14:textId="77777777" w:rsidR="003A637D" w:rsidRPr="00E312AD" w:rsidRDefault="003A637D" w:rsidP="003A637D">
      <w:r w:rsidRPr="00E312AD">
        <w:t>Feeding in some ‘reasonable’ numbers into this, we get:</w:t>
      </w:r>
    </w:p>
    <w:tbl>
      <w:tblPr>
        <w:tblStyle w:val="TableGrid"/>
        <w:tblW w:w="0" w:type="auto"/>
        <w:tblLook w:val="04A0" w:firstRow="1" w:lastRow="0" w:firstColumn="1" w:lastColumn="0" w:noHBand="0" w:noVBand="1"/>
      </w:tblPr>
      <w:tblGrid>
        <w:gridCol w:w="1060"/>
        <w:gridCol w:w="1060"/>
        <w:gridCol w:w="1060"/>
        <w:gridCol w:w="1901"/>
      </w:tblGrid>
      <w:tr w:rsidR="003A637D" w:rsidRPr="00E312AD" w14:paraId="112ADB4D" w14:textId="77777777" w:rsidTr="00333406">
        <w:trPr>
          <w:trHeight w:val="276"/>
        </w:trPr>
        <w:tc>
          <w:tcPr>
            <w:tcW w:w="1060" w:type="dxa"/>
            <w:noWrap/>
            <w:hideMark/>
          </w:tcPr>
          <w:p w14:paraId="0A0EFBC4" w14:textId="77777777" w:rsidR="003A637D" w:rsidRPr="00E312AD" w:rsidRDefault="003A637D" w:rsidP="00333406">
            <m:oMathPara>
              <m:oMath>
                <m:r>
                  <w:rPr>
                    <w:rFonts w:ascii="Cambria Math" w:hAnsi="Cambria Math"/>
                  </w:rPr>
                  <m:t>f</m:t>
                </m:r>
              </m:oMath>
            </m:oMathPara>
          </w:p>
        </w:tc>
        <w:tc>
          <w:tcPr>
            <w:tcW w:w="1060" w:type="dxa"/>
            <w:noWrap/>
            <w:hideMark/>
          </w:tcPr>
          <w:p w14:paraId="7BDD3337" w14:textId="77777777" w:rsidR="003A637D" w:rsidRPr="00E312AD" w:rsidRDefault="003A637D" w:rsidP="00333406">
            <w:r w:rsidRPr="00E312AD">
              <w:t>M</w:t>
            </w:r>
          </w:p>
        </w:tc>
        <w:tc>
          <w:tcPr>
            <w:tcW w:w="1060" w:type="dxa"/>
            <w:noWrap/>
            <w:hideMark/>
          </w:tcPr>
          <w:p w14:paraId="7002BAD7" w14:textId="7224CD44" w:rsidR="003A637D" w:rsidRPr="00E312AD" w:rsidRDefault="000601BF" w:rsidP="00333406">
            <m:oMathPara>
              <m:oMath>
                <m:r>
                  <w:rPr>
                    <w:rFonts w:ascii="Cambria Math" w:hAnsi="Cambria Math"/>
                  </w:rPr>
                  <m:t>1/f</m:t>
                </m:r>
              </m:oMath>
            </m:oMathPara>
          </w:p>
        </w:tc>
        <w:tc>
          <w:tcPr>
            <w:tcW w:w="1060" w:type="dxa"/>
            <w:noWrap/>
            <w:hideMark/>
          </w:tcPr>
          <w:p w14:paraId="33C6BFAB" w14:textId="77777777" w:rsidR="003A637D" w:rsidRPr="00E312AD" w:rsidRDefault="00CA1250" w:rsidP="00333406">
            <m:oMathPara>
              <m:oMath>
                <m:f>
                  <m:fPr>
                    <m:ctrlPr>
                      <w:rPr>
                        <w:rFonts w:ascii="Cambria Math" w:hAnsi="Cambria Math"/>
                        <w:i/>
                      </w:rPr>
                    </m:ctrlPr>
                  </m:fPr>
                  <m:num>
                    <m:r>
                      <m:rPr>
                        <m:sty m:val="p"/>
                      </m:rPr>
                      <w:rPr>
                        <w:rFonts w:ascii="Cambria Math" w:hAnsi="Cambria Math"/>
                      </w:rPr>
                      <m:t>ln⁡</m:t>
                    </m:r>
                    <m:r>
                      <w:rPr>
                        <w:rFonts w:ascii="Cambria Math" w:hAnsi="Cambria Math"/>
                      </w:rPr>
                      <m:t>(M)</m:t>
                    </m:r>
                  </m:num>
                  <m:den>
                    <m:r>
                      <m:rPr>
                        <m:sty m:val="p"/>
                      </m:rPr>
                      <w:rPr>
                        <w:rFonts w:ascii="Cambria Math" w:hAnsi="Cambria Math"/>
                      </w:rPr>
                      <m:t>ln⁡</m:t>
                    </m:r>
                    <m:r>
                      <w:rPr>
                        <w:rFonts w:ascii="Cambria Math" w:hAnsi="Cambria Math"/>
                      </w:rPr>
                      <m:t>(1-f</m:t>
                    </m:r>
                    <m:d>
                      <m:dPr>
                        <m:ctrlPr>
                          <w:rPr>
                            <w:rFonts w:ascii="Cambria Math" w:hAnsi="Cambria Math"/>
                            <w:i/>
                          </w:rPr>
                        </m:ctrlPr>
                      </m:dPr>
                      <m:e>
                        <m:r>
                          <w:rPr>
                            <w:rFonts w:ascii="Cambria Math" w:hAnsi="Cambria Math"/>
                          </w:rPr>
                          <m:t>1-M</m:t>
                        </m:r>
                      </m:e>
                    </m:d>
                    <m:r>
                      <w:rPr>
                        <w:rFonts w:ascii="Cambria Math" w:hAnsi="Cambria Math"/>
                      </w:rPr>
                      <m:t>)</m:t>
                    </m:r>
                  </m:den>
                </m:f>
              </m:oMath>
            </m:oMathPara>
          </w:p>
          <w:p w14:paraId="6AB3DCCF" w14:textId="77777777" w:rsidR="003A637D" w:rsidRPr="00E312AD" w:rsidRDefault="003A637D" w:rsidP="00333406"/>
        </w:tc>
      </w:tr>
      <w:tr w:rsidR="003A637D" w:rsidRPr="00E312AD" w14:paraId="188FFBF6" w14:textId="77777777" w:rsidTr="00333406">
        <w:trPr>
          <w:trHeight w:val="276"/>
        </w:trPr>
        <w:tc>
          <w:tcPr>
            <w:tcW w:w="1060" w:type="dxa"/>
            <w:noWrap/>
            <w:hideMark/>
          </w:tcPr>
          <w:p w14:paraId="342BD43E" w14:textId="77777777" w:rsidR="003A637D" w:rsidRPr="00E312AD" w:rsidRDefault="003A637D" w:rsidP="00333406">
            <w:r w:rsidRPr="00E312AD">
              <w:t>0.6</w:t>
            </w:r>
          </w:p>
        </w:tc>
        <w:tc>
          <w:tcPr>
            <w:tcW w:w="1060" w:type="dxa"/>
            <w:noWrap/>
            <w:hideMark/>
          </w:tcPr>
          <w:p w14:paraId="107A1C01" w14:textId="77777777" w:rsidR="003A637D" w:rsidRPr="00E312AD" w:rsidRDefault="003A637D" w:rsidP="00333406">
            <w:r w:rsidRPr="00E312AD">
              <w:t>0.8</w:t>
            </w:r>
          </w:p>
        </w:tc>
        <w:tc>
          <w:tcPr>
            <w:tcW w:w="1060" w:type="dxa"/>
            <w:noWrap/>
            <w:hideMark/>
          </w:tcPr>
          <w:p w14:paraId="3790FECC" w14:textId="77777777" w:rsidR="003A637D" w:rsidRPr="00E312AD" w:rsidRDefault="003A637D" w:rsidP="00333406">
            <w:r w:rsidRPr="00E312AD">
              <w:t>1.67</w:t>
            </w:r>
          </w:p>
        </w:tc>
        <w:tc>
          <w:tcPr>
            <w:tcW w:w="1060" w:type="dxa"/>
            <w:noWrap/>
            <w:hideMark/>
          </w:tcPr>
          <w:p w14:paraId="508BA6EF" w14:textId="77777777" w:rsidR="003A637D" w:rsidRPr="00E312AD" w:rsidRDefault="003A637D" w:rsidP="00333406">
            <w:r w:rsidRPr="00E312AD">
              <w:t>1.75</w:t>
            </w:r>
          </w:p>
        </w:tc>
      </w:tr>
      <w:tr w:rsidR="003A637D" w:rsidRPr="00E312AD" w14:paraId="74618245" w14:textId="77777777" w:rsidTr="00333406">
        <w:trPr>
          <w:trHeight w:val="276"/>
        </w:trPr>
        <w:tc>
          <w:tcPr>
            <w:tcW w:w="1060" w:type="dxa"/>
            <w:noWrap/>
            <w:hideMark/>
          </w:tcPr>
          <w:p w14:paraId="66C1DDBD" w14:textId="77777777" w:rsidR="003A637D" w:rsidRPr="00E312AD" w:rsidRDefault="003A637D" w:rsidP="00333406">
            <w:r w:rsidRPr="00E312AD">
              <w:t>0.5</w:t>
            </w:r>
          </w:p>
        </w:tc>
        <w:tc>
          <w:tcPr>
            <w:tcW w:w="1060" w:type="dxa"/>
            <w:noWrap/>
            <w:hideMark/>
          </w:tcPr>
          <w:p w14:paraId="36647F8A" w14:textId="77777777" w:rsidR="003A637D" w:rsidRPr="00E312AD" w:rsidRDefault="003A637D" w:rsidP="00333406">
            <w:r w:rsidRPr="00E312AD">
              <w:t>0.8</w:t>
            </w:r>
          </w:p>
        </w:tc>
        <w:tc>
          <w:tcPr>
            <w:tcW w:w="1060" w:type="dxa"/>
            <w:noWrap/>
            <w:hideMark/>
          </w:tcPr>
          <w:p w14:paraId="487DAFD8" w14:textId="77777777" w:rsidR="003A637D" w:rsidRPr="00E312AD" w:rsidRDefault="003A637D" w:rsidP="00333406">
            <w:r w:rsidRPr="00E312AD">
              <w:t>2.00</w:t>
            </w:r>
          </w:p>
        </w:tc>
        <w:tc>
          <w:tcPr>
            <w:tcW w:w="1060" w:type="dxa"/>
            <w:noWrap/>
            <w:hideMark/>
          </w:tcPr>
          <w:p w14:paraId="18CFBBBA" w14:textId="77777777" w:rsidR="003A637D" w:rsidRPr="00E312AD" w:rsidRDefault="003A637D" w:rsidP="00333406">
            <w:r w:rsidRPr="00E312AD">
              <w:t>2.12</w:t>
            </w:r>
          </w:p>
        </w:tc>
      </w:tr>
      <w:tr w:rsidR="003A637D" w:rsidRPr="00E312AD" w14:paraId="03C9430A" w14:textId="77777777" w:rsidTr="00333406">
        <w:trPr>
          <w:trHeight w:val="276"/>
        </w:trPr>
        <w:tc>
          <w:tcPr>
            <w:tcW w:w="1060" w:type="dxa"/>
            <w:noWrap/>
            <w:hideMark/>
          </w:tcPr>
          <w:p w14:paraId="5BCF77A4" w14:textId="77777777" w:rsidR="003A637D" w:rsidRPr="00E312AD" w:rsidRDefault="003A637D" w:rsidP="00333406">
            <w:r w:rsidRPr="00E312AD">
              <w:t>0.4</w:t>
            </w:r>
          </w:p>
        </w:tc>
        <w:tc>
          <w:tcPr>
            <w:tcW w:w="1060" w:type="dxa"/>
            <w:noWrap/>
            <w:hideMark/>
          </w:tcPr>
          <w:p w14:paraId="412DC20B" w14:textId="77777777" w:rsidR="003A637D" w:rsidRPr="00E312AD" w:rsidRDefault="003A637D" w:rsidP="00333406">
            <w:r w:rsidRPr="00E312AD">
              <w:t>0.8</w:t>
            </w:r>
          </w:p>
        </w:tc>
        <w:tc>
          <w:tcPr>
            <w:tcW w:w="1060" w:type="dxa"/>
            <w:noWrap/>
            <w:hideMark/>
          </w:tcPr>
          <w:p w14:paraId="1379F651" w14:textId="77777777" w:rsidR="003A637D" w:rsidRPr="00E312AD" w:rsidRDefault="003A637D" w:rsidP="00333406">
            <w:r w:rsidRPr="00E312AD">
              <w:t>2.50</w:t>
            </w:r>
          </w:p>
        </w:tc>
        <w:tc>
          <w:tcPr>
            <w:tcW w:w="1060" w:type="dxa"/>
            <w:noWrap/>
            <w:hideMark/>
          </w:tcPr>
          <w:p w14:paraId="48EB3E7E" w14:textId="77777777" w:rsidR="003A637D" w:rsidRPr="00E312AD" w:rsidRDefault="003A637D" w:rsidP="00333406">
            <w:r w:rsidRPr="00E312AD">
              <w:t>2.68</w:t>
            </w:r>
          </w:p>
        </w:tc>
      </w:tr>
      <w:tr w:rsidR="003A637D" w:rsidRPr="00E312AD" w14:paraId="0029F694" w14:textId="77777777" w:rsidTr="00333406">
        <w:trPr>
          <w:trHeight w:val="276"/>
        </w:trPr>
        <w:tc>
          <w:tcPr>
            <w:tcW w:w="1060" w:type="dxa"/>
            <w:noWrap/>
            <w:hideMark/>
          </w:tcPr>
          <w:p w14:paraId="5B1D9340" w14:textId="77777777" w:rsidR="003A637D" w:rsidRPr="00E312AD" w:rsidRDefault="003A637D" w:rsidP="00333406">
            <w:r w:rsidRPr="00E312AD">
              <w:t>0.3</w:t>
            </w:r>
          </w:p>
        </w:tc>
        <w:tc>
          <w:tcPr>
            <w:tcW w:w="1060" w:type="dxa"/>
            <w:noWrap/>
            <w:hideMark/>
          </w:tcPr>
          <w:p w14:paraId="18A6D612" w14:textId="77777777" w:rsidR="003A637D" w:rsidRPr="00E312AD" w:rsidRDefault="003A637D" w:rsidP="00333406">
            <w:r w:rsidRPr="00E312AD">
              <w:t>0.8</w:t>
            </w:r>
          </w:p>
        </w:tc>
        <w:tc>
          <w:tcPr>
            <w:tcW w:w="1060" w:type="dxa"/>
            <w:noWrap/>
            <w:hideMark/>
          </w:tcPr>
          <w:p w14:paraId="536F1F85" w14:textId="77777777" w:rsidR="003A637D" w:rsidRPr="00E312AD" w:rsidRDefault="003A637D" w:rsidP="00333406">
            <w:r w:rsidRPr="00E312AD">
              <w:t>3.33</w:t>
            </w:r>
          </w:p>
        </w:tc>
        <w:tc>
          <w:tcPr>
            <w:tcW w:w="1060" w:type="dxa"/>
            <w:noWrap/>
            <w:hideMark/>
          </w:tcPr>
          <w:p w14:paraId="691906E2" w14:textId="77777777" w:rsidR="003A637D" w:rsidRPr="00E312AD" w:rsidRDefault="003A637D" w:rsidP="00333406">
            <w:r w:rsidRPr="00E312AD">
              <w:t>3.61</w:t>
            </w:r>
          </w:p>
        </w:tc>
      </w:tr>
      <w:tr w:rsidR="003A637D" w:rsidRPr="00E312AD" w14:paraId="414E415B" w14:textId="77777777" w:rsidTr="00333406">
        <w:trPr>
          <w:trHeight w:val="276"/>
        </w:trPr>
        <w:tc>
          <w:tcPr>
            <w:tcW w:w="1060" w:type="dxa"/>
            <w:noWrap/>
            <w:hideMark/>
          </w:tcPr>
          <w:p w14:paraId="64E54383" w14:textId="77777777" w:rsidR="003A637D" w:rsidRPr="00E312AD" w:rsidRDefault="003A637D" w:rsidP="00333406">
            <w:r w:rsidRPr="00E312AD">
              <w:t>0.2</w:t>
            </w:r>
          </w:p>
        </w:tc>
        <w:tc>
          <w:tcPr>
            <w:tcW w:w="1060" w:type="dxa"/>
            <w:noWrap/>
            <w:hideMark/>
          </w:tcPr>
          <w:p w14:paraId="4A5BD7D3" w14:textId="77777777" w:rsidR="003A637D" w:rsidRPr="00E312AD" w:rsidRDefault="003A637D" w:rsidP="00333406">
            <w:r w:rsidRPr="00E312AD">
              <w:t>0.8</w:t>
            </w:r>
          </w:p>
        </w:tc>
        <w:tc>
          <w:tcPr>
            <w:tcW w:w="1060" w:type="dxa"/>
            <w:noWrap/>
            <w:hideMark/>
          </w:tcPr>
          <w:p w14:paraId="40739CB5" w14:textId="77777777" w:rsidR="003A637D" w:rsidRPr="00E312AD" w:rsidRDefault="003A637D" w:rsidP="00333406">
            <w:r w:rsidRPr="00E312AD">
              <w:t>5.00</w:t>
            </w:r>
          </w:p>
        </w:tc>
        <w:tc>
          <w:tcPr>
            <w:tcW w:w="1060" w:type="dxa"/>
            <w:noWrap/>
            <w:hideMark/>
          </w:tcPr>
          <w:p w14:paraId="2E4FAA8A" w14:textId="77777777" w:rsidR="003A637D" w:rsidRPr="00E312AD" w:rsidRDefault="003A637D" w:rsidP="00333406">
            <w:r w:rsidRPr="00E312AD">
              <w:t>5.47</w:t>
            </w:r>
          </w:p>
        </w:tc>
      </w:tr>
      <w:tr w:rsidR="003A637D" w:rsidRPr="00E312AD" w14:paraId="2806F203" w14:textId="77777777" w:rsidTr="00333406">
        <w:trPr>
          <w:trHeight w:val="276"/>
        </w:trPr>
        <w:tc>
          <w:tcPr>
            <w:tcW w:w="1060" w:type="dxa"/>
            <w:noWrap/>
            <w:hideMark/>
          </w:tcPr>
          <w:p w14:paraId="722E1600" w14:textId="77777777" w:rsidR="003A637D" w:rsidRPr="00E312AD" w:rsidRDefault="003A637D" w:rsidP="00333406">
            <w:r w:rsidRPr="00E312AD">
              <w:t>0.1</w:t>
            </w:r>
          </w:p>
        </w:tc>
        <w:tc>
          <w:tcPr>
            <w:tcW w:w="1060" w:type="dxa"/>
            <w:noWrap/>
            <w:hideMark/>
          </w:tcPr>
          <w:p w14:paraId="6D0EE4F3" w14:textId="77777777" w:rsidR="003A637D" w:rsidRPr="00E312AD" w:rsidRDefault="003A637D" w:rsidP="00333406">
            <w:r w:rsidRPr="00E312AD">
              <w:t>0.8</w:t>
            </w:r>
          </w:p>
        </w:tc>
        <w:tc>
          <w:tcPr>
            <w:tcW w:w="1060" w:type="dxa"/>
            <w:noWrap/>
            <w:hideMark/>
          </w:tcPr>
          <w:p w14:paraId="6F722E4B" w14:textId="77777777" w:rsidR="003A637D" w:rsidRPr="00E312AD" w:rsidRDefault="003A637D" w:rsidP="00333406">
            <w:r w:rsidRPr="00E312AD">
              <w:t>10.00</w:t>
            </w:r>
          </w:p>
        </w:tc>
        <w:tc>
          <w:tcPr>
            <w:tcW w:w="1060" w:type="dxa"/>
            <w:noWrap/>
            <w:hideMark/>
          </w:tcPr>
          <w:p w14:paraId="0A66E25E" w14:textId="77777777" w:rsidR="003A637D" w:rsidRPr="00E312AD" w:rsidRDefault="003A637D" w:rsidP="00333406">
            <w:r w:rsidRPr="00E312AD">
              <w:t>11.05</w:t>
            </w:r>
          </w:p>
        </w:tc>
      </w:tr>
      <w:tr w:rsidR="003A637D" w:rsidRPr="00E312AD" w14:paraId="1E58752C" w14:textId="77777777" w:rsidTr="00333406">
        <w:trPr>
          <w:trHeight w:val="276"/>
        </w:trPr>
        <w:tc>
          <w:tcPr>
            <w:tcW w:w="1060" w:type="dxa"/>
            <w:noWrap/>
            <w:hideMark/>
          </w:tcPr>
          <w:p w14:paraId="2D7F29F8" w14:textId="77777777" w:rsidR="003A637D" w:rsidRPr="00E312AD" w:rsidRDefault="003A637D" w:rsidP="00333406">
            <w:r w:rsidRPr="00E312AD">
              <w:t>0.6</w:t>
            </w:r>
          </w:p>
        </w:tc>
        <w:tc>
          <w:tcPr>
            <w:tcW w:w="1060" w:type="dxa"/>
            <w:noWrap/>
            <w:hideMark/>
          </w:tcPr>
          <w:p w14:paraId="0279D083" w14:textId="77777777" w:rsidR="003A637D" w:rsidRPr="00E312AD" w:rsidRDefault="003A637D" w:rsidP="00333406">
            <w:r w:rsidRPr="00E312AD">
              <w:t>0.6</w:t>
            </w:r>
          </w:p>
        </w:tc>
        <w:tc>
          <w:tcPr>
            <w:tcW w:w="1060" w:type="dxa"/>
            <w:noWrap/>
            <w:hideMark/>
          </w:tcPr>
          <w:p w14:paraId="1640D4A9" w14:textId="77777777" w:rsidR="003A637D" w:rsidRPr="00E312AD" w:rsidRDefault="003A637D" w:rsidP="00333406">
            <w:r w:rsidRPr="00E312AD">
              <w:t>1.67</w:t>
            </w:r>
          </w:p>
        </w:tc>
        <w:tc>
          <w:tcPr>
            <w:tcW w:w="1060" w:type="dxa"/>
            <w:noWrap/>
            <w:hideMark/>
          </w:tcPr>
          <w:p w14:paraId="502B0B2C" w14:textId="77777777" w:rsidR="003A637D" w:rsidRPr="00E312AD" w:rsidRDefault="003A637D" w:rsidP="00333406">
            <w:r w:rsidRPr="00E312AD">
              <w:t>1.86</w:t>
            </w:r>
          </w:p>
        </w:tc>
      </w:tr>
      <w:tr w:rsidR="003A637D" w:rsidRPr="00E312AD" w14:paraId="11AC84EC" w14:textId="77777777" w:rsidTr="00333406">
        <w:trPr>
          <w:trHeight w:val="276"/>
        </w:trPr>
        <w:tc>
          <w:tcPr>
            <w:tcW w:w="1060" w:type="dxa"/>
            <w:noWrap/>
            <w:hideMark/>
          </w:tcPr>
          <w:p w14:paraId="4293D8D3" w14:textId="77777777" w:rsidR="003A637D" w:rsidRPr="00E312AD" w:rsidRDefault="003A637D" w:rsidP="00333406">
            <w:r w:rsidRPr="00E312AD">
              <w:t>0.5</w:t>
            </w:r>
          </w:p>
        </w:tc>
        <w:tc>
          <w:tcPr>
            <w:tcW w:w="1060" w:type="dxa"/>
            <w:noWrap/>
            <w:hideMark/>
          </w:tcPr>
          <w:p w14:paraId="3CF1E733" w14:textId="77777777" w:rsidR="003A637D" w:rsidRPr="00E312AD" w:rsidRDefault="003A637D" w:rsidP="00333406">
            <w:r w:rsidRPr="00E312AD">
              <w:t>0.6</w:t>
            </w:r>
          </w:p>
        </w:tc>
        <w:tc>
          <w:tcPr>
            <w:tcW w:w="1060" w:type="dxa"/>
            <w:noWrap/>
            <w:hideMark/>
          </w:tcPr>
          <w:p w14:paraId="273F737C" w14:textId="77777777" w:rsidR="003A637D" w:rsidRPr="00E312AD" w:rsidRDefault="003A637D" w:rsidP="00333406">
            <w:r w:rsidRPr="00E312AD">
              <w:t>2.00</w:t>
            </w:r>
          </w:p>
        </w:tc>
        <w:tc>
          <w:tcPr>
            <w:tcW w:w="1060" w:type="dxa"/>
            <w:noWrap/>
            <w:hideMark/>
          </w:tcPr>
          <w:p w14:paraId="483E1B5C" w14:textId="77777777" w:rsidR="003A637D" w:rsidRPr="00E312AD" w:rsidRDefault="003A637D" w:rsidP="00333406">
            <w:r w:rsidRPr="00E312AD">
              <w:t>2.29</w:t>
            </w:r>
          </w:p>
        </w:tc>
      </w:tr>
      <w:tr w:rsidR="003A637D" w:rsidRPr="00E312AD" w14:paraId="75EC04BC" w14:textId="77777777" w:rsidTr="00333406">
        <w:trPr>
          <w:trHeight w:val="276"/>
        </w:trPr>
        <w:tc>
          <w:tcPr>
            <w:tcW w:w="1060" w:type="dxa"/>
            <w:noWrap/>
            <w:hideMark/>
          </w:tcPr>
          <w:p w14:paraId="227405D0" w14:textId="77777777" w:rsidR="003A637D" w:rsidRPr="00E312AD" w:rsidRDefault="003A637D" w:rsidP="00333406">
            <w:r w:rsidRPr="00E312AD">
              <w:t>0.4</w:t>
            </w:r>
          </w:p>
        </w:tc>
        <w:tc>
          <w:tcPr>
            <w:tcW w:w="1060" w:type="dxa"/>
            <w:noWrap/>
            <w:hideMark/>
          </w:tcPr>
          <w:p w14:paraId="580FB941" w14:textId="77777777" w:rsidR="003A637D" w:rsidRPr="00E312AD" w:rsidRDefault="003A637D" w:rsidP="00333406">
            <w:r w:rsidRPr="00E312AD">
              <w:t>0.6</w:t>
            </w:r>
          </w:p>
        </w:tc>
        <w:tc>
          <w:tcPr>
            <w:tcW w:w="1060" w:type="dxa"/>
            <w:noWrap/>
            <w:hideMark/>
          </w:tcPr>
          <w:p w14:paraId="6E42D165" w14:textId="77777777" w:rsidR="003A637D" w:rsidRPr="00E312AD" w:rsidRDefault="003A637D" w:rsidP="00333406">
            <w:r w:rsidRPr="00E312AD">
              <w:t>2.50</w:t>
            </w:r>
          </w:p>
        </w:tc>
        <w:tc>
          <w:tcPr>
            <w:tcW w:w="1060" w:type="dxa"/>
            <w:noWrap/>
            <w:hideMark/>
          </w:tcPr>
          <w:p w14:paraId="14680748" w14:textId="77777777" w:rsidR="003A637D" w:rsidRPr="00E312AD" w:rsidRDefault="003A637D" w:rsidP="00333406">
            <w:r w:rsidRPr="00E312AD">
              <w:t>2.93</w:t>
            </w:r>
          </w:p>
        </w:tc>
      </w:tr>
      <w:tr w:rsidR="003A637D" w:rsidRPr="00E312AD" w14:paraId="1F6C5E25" w14:textId="77777777" w:rsidTr="00333406">
        <w:trPr>
          <w:trHeight w:val="276"/>
        </w:trPr>
        <w:tc>
          <w:tcPr>
            <w:tcW w:w="1060" w:type="dxa"/>
            <w:noWrap/>
            <w:hideMark/>
          </w:tcPr>
          <w:p w14:paraId="7A7E873F" w14:textId="77777777" w:rsidR="003A637D" w:rsidRPr="00E312AD" w:rsidRDefault="003A637D" w:rsidP="00333406">
            <w:r w:rsidRPr="00E312AD">
              <w:t>0.3</w:t>
            </w:r>
          </w:p>
        </w:tc>
        <w:tc>
          <w:tcPr>
            <w:tcW w:w="1060" w:type="dxa"/>
            <w:noWrap/>
            <w:hideMark/>
          </w:tcPr>
          <w:p w14:paraId="63176BE7" w14:textId="77777777" w:rsidR="003A637D" w:rsidRPr="00E312AD" w:rsidRDefault="003A637D" w:rsidP="00333406">
            <w:r w:rsidRPr="00E312AD">
              <w:t>0.6</w:t>
            </w:r>
          </w:p>
        </w:tc>
        <w:tc>
          <w:tcPr>
            <w:tcW w:w="1060" w:type="dxa"/>
            <w:noWrap/>
            <w:hideMark/>
          </w:tcPr>
          <w:p w14:paraId="14936C0A" w14:textId="77777777" w:rsidR="003A637D" w:rsidRPr="00E312AD" w:rsidRDefault="003A637D" w:rsidP="00333406">
            <w:r w:rsidRPr="00E312AD">
              <w:t>3.33</w:t>
            </w:r>
          </w:p>
        </w:tc>
        <w:tc>
          <w:tcPr>
            <w:tcW w:w="1060" w:type="dxa"/>
            <w:noWrap/>
            <w:hideMark/>
          </w:tcPr>
          <w:p w14:paraId="76A47D6B" w14:textId="77777777" w:rsidR="003A637D" w:rsidRPr="00E312AD" w:rsidRDefault="003A637D" w:rsidP="00333406">
            <w:r w:rsidRPr="00E312AD">
              <w:t>4.00</w:t>
            </w:r>
          </w:p>
        </w:tc>
      </w:tr>
      <w:tr w:rsidR="003A637D" w:rsidRPr="00E312AD" w14:paraId="40D3B6B9" w14:textId="77777777" w:rsidTr="00333406">
        <w:trPr>
          <w:trHeight w:val="276"/>
        </w:trPr>
        <w:tc>
          <w:tcPr>
            <w:tcW w:w="1060" w:type="dxa"/>
            <w:noWrap/>
            <w:hideMark/>
          </w:tcPr>
          <w:p w14:paraId="1B64770D" w14:textId="77777777" w:rsidR="003A637D" w:rsidRPr="00E312AD" w:rsidRDefault="003A637D" w:rsidP="00333406">
            <w:r w:rsidRPr="00E312AD">
              <w:t>0.2</w:t>
            </w:r>
          </w:p>
        </w:tc>
        <w:tc>
          <w:tcPr>
            <w:tcW w:w="1060" w:type="dxa"/>
            <w:noWrap/>
            <w:hideMark/>
          </w:tcPr>
          <w:p w14:paraId="7837FDBE" w14:textId="77777777" w:rsidR="003A637D" w:rsidRPr="00E312AD" w:rsidRDefault="003A637D" w:rsidP="00333406">
            <w:r w:rsidRPr="00E312AD">
              <w:t>0.6</w:t>
            </w:r>
          </w:p>
        </w:tc>
        <w:tc>
          <w:tcPr>
            <w:tcW w:w="1060" w:type="dxa"/>
            <w:noWrap/>
            <w:hideMark/>
          </w:tcPr>
          <w:p w14:paraId="170E61EE" w14:textId="77777777" w:rsidR="003A637D" w:rsidRPr="00E312AD" w:rsidRDefault="003A637D" w:rsidP="00333406">
            <w:r w:rsidRPr="00E312AD">
              <w:t>5.00</w:t>
            </w:r>
          </w:p>
        </w:tc>
        <w:tc>
          <w:tcPr>
            <w:tcW w:w="1060" w:type="dxa"/>
            <w:noWrap/>
            <w:hideMark/>
          </w:tcPr>
          <w:p w14:paraId="1DCF9D56" w14:textId="77777777" w:rsidR="003A637D" w:rsidRPr="00E312AD" w:rsidRDefault="003A637D" w:rsidP="00333406">
            <w:r w:rsidRPr="00E312AD">
              <w:t>6.13</w:t>
            </w:r>
          </w:p>
        </w:tc>
      </w:tr>
      <w:tr w:rsidR="003A637D" w:rsidRPr="00E312AD" w14:paraId="64470E7F" w14:textId="77777777" w:rsidTr="00333406">
        <w:trPr>
          <w:trHeight w:val="276"/>
        </w:trPr>
        <w:tc>
          <w:tcPr>
            <w:tcW w:w="1060" w:type="dxa"/>
            <w:noWrap/>
            <w:hideMark/>
          </w:tcPr>
          <w:p w14:paraId="15159FD1" w14:textId="77777777" w:rsidR="003A637D" w:rsidRPr="00E312AD" w:rsidRDefault="003A637D" w:rsidP="00333406">
            <w:r w:rsidRPr="00E312AD">
              <w:t>0.1</w:t>
            </w:r>
          </w:p>
        </w:tc>
        <w:tc>
          <w:tcPr>
            <w:tcW w:w="1060" w:type="dxa"/>
            <w:noWrap/>
            <w:hideMark/>
          </w:tcPr>
          <w:p w14:paraId="79A0C8C6" w14:textId="77777777" w:rsidR="003A637D" w:rsidRPr="00E312AD" w:rsidRDefault="003A637D" w:rsidP="00333406">
            <w:r w:rsidRPr="00E312AD">
              <w:t>0.6</w:t>
            </w:r>
          </w:p>
        </w:tc>
        <w:tc>
          <w:tcPr>
            <w:tcW w:w="1060" w:type="dxa"/>
            <w:noWrap/>
            <w:hideMark/>
          </w:tcPr>
          <w:p w14:paraId="28434872" w14:textId="77777777" w:rsidR="003A637D" w:rsidRPr="00E312AD" w:rsidRDefault="003A637D" w:rsidP="00333406">
            <w:r w:rsidRPr="00E312AD">
              <w:t>10.00</w:t>
            </w:r>
          </w:p>
        </w:tc>
        <w:tc>
          <w:tcPr>
            <w:tcW w:w="1060" w:type="dxa"/>
            <w:noWrap/>
            <w:hideMark/>
          </w:tcPr>
          <w:p w14:paraId="383F0246" w14:textId="77777777" w:rsidR="003A637D" w:rsidRPr="00E312AD" w:rsidRDefault="003A637D" w:rsidP="00333406">
            <w:r w:rsidRPr="00E312AD">
              <w:t>12.51</w:t>
            </w:r>
          </w:p>
        </w:tc>
      </w:tr>
    </w:tbl>
    <w:p w14:paraId="4846ABD8" w14:textId="77777777" w:rsidR="000601BF" w:rsidRDefault="000601BF" w:rsidP="003A637D"/>
    <w:p w14:paraId="4EE5E272" w14:textId="1B668D47" w:rsidR="003A637D" w:rsidRDefault="003A637D" w:rsidP="003A637D">
      <w:r w:rsidRPr="00E312AD">
        <w:t xml:space="preserve">This suggests that </w:t>
      </w:r>
      <m:oMath>
        <m:r>
          <w:rPr>
            <w:rFonts w:ascii="Cambria Math" w:hAnsi="Cambria Math"/>
          </w:rPr>
          <m:t>τ=1/f</m:t>
        </m:r>
      </m:oMath>
      <w:r w:rsidRPr="00E312AD">
        <w:t xml:space="preserve"> could be a reasonable estimate of the duration of the </w:t>
      </w:r>
      <w:r w:rsidR="000601BF">
        <w:t>resting period</w:t>
      </w:r>
      <w:r>
        <w:t xml:space="preserve"> (applicable even if the parous rate has not been determined</w:t>
      </w:r>
      <w:r w:rsidR="000601BF">
        <w:t xml:space="preserve">). </w:t>
      </w:r>
      <w:r>
        <w:t>The average duration of the full oviposition cycle is then estimated by:</w:t>
      </w:r>
      <w:r w:rsidRPr="00E312AD">
        <w:t xml:space="preserve"> </w:t>
      </w:r>
    </w:p>
    <w:p w14:paraId="642D0A60" w14:textId="77777777" w:rsidR="003A637D" w:rsidRPr="00CE7C13" w:rsidRDefault="00CA1250" w:rsidP="003A637D">
      <m:oMathPara>
        <m:oMath>
          <m:sSub>
            <m:sSubPr>
              <m:ctrlPr>
                <w:rPr>
                  <w:rFonts w:ascii="Cambria Math" w:eastAsiaTheme="minorHAnsi" w:hAnsi="Cambria Math"/>
                  <w:i/>
                </w:rPr>
              </m:ctrlPr>
            </m:sSubPr>
            <m:e>
              <m:r>
                <w:rPr>
                  <w:rFonts w:ascii="Cambria Math" w:hAnsi="Cambria Math"/>
                </w:rPr>
                <m:t>θ</m:t>
              </m:r>
            </m:e>
            <m:sub>
              <m:r>
                <w:rPr>
                  <w:rFonts w:ascii="Cambria Math" w:hAnsi="Cambria Math"/>
                </w:rPr>
                <m:t>f</m:t>
              </m:r>
            </m:sub>
          </m:sSub>
          <m:r>
            <w:rPr>
              <w:rFonts w:ascii="Cambria Math" w:hAnsi="Cambria Math"/>
            </w:rPr>
            <m:t>=τ+</m:t>
          </m:r>
          <m:f>
            <m:fPr>
              <m:type m:val="lin"/>
              <m:ctrlPr>
                <w:rPr>
                  <w:rFonts w:ascii="Cambria Math" w:eastAsiaTheme="minorHAnsi" w:hAnsi="Cambria Math"/>
                  <w:i/>
                </w:rPr>
              </m:ctrlPr>
            </m:fPr>
            <m:num>
              <m:d>
                <m:dPr>
                  <m:ctrlPr>
                    <w:rPr>
                      <w:rFonts w:ascii="Cambria Math" w:eastAsiaTheme="minorHAnsi" w:hAnsi="Cambria Math"/>
                      <w:i/>
                    </w:rPr>
                  </m:ctrlPr>
                </m:dPr>
                <m:e>
                  <m:r>
                    <w:rPr>
                      <w:rFonts w:ascii="Cambria Math" w:hAnsi="Cambria Math"/>
                    </w:rPr>
                    <m:t>1-</m:t>
                  </m:r>
                  <m:sSub>
                    <m:sSubPr>
                      <m:ctrlPr>
                        <w:rPr>
                          <w:rFonts w:ascii="Cambria Math" w:hAnsi="Cambria Math"/>
                          <w:i/>
                        </w:rPr>
                      </m:ctrlPr>
                    </m:sSubPr>
                    <m:e>
                      <m:r>
                        <w:rPr>
                          <w:rFonts w:ascii="Cambria Math" w:hAnsi="Cambria Math"/>
                        </w:rPr>
                        <m:t>A</m:t>
                      </m:r>
                    </m:e>
                    <m:sub>
                      <m:r>
                        <w:rPr>
                          <w:rFonts w:ascii="Cambria Math" w:hAnsi="Cambria Math"/>
                        </w:rPr>
                        <m:t>0</m:t>
                      </m:r>
                    </m:sub>
                  </m:sSub>
                </m:e>
              </m:d>
            </m:num>
            <m:den>
              <m:sSub>
                <m:sSubPr>
                  <m:ctrlPr>
                    <w:rPr>
                      <w:rFonts w:ascii="Cambria Math" w:hAnsi="Cambria Math"/>
                      <w:i/>
                    </w:rPr>
                  </m:ctrlPr>
                </m:sSubPr>
                <m:e>
                  <m:r>
                    <w:rPr>
                      <w:rFonts w:ascii="Cambria Math" w:hAnsi="Cambria Math"/>
                    </w:rPr>
                    <m:t>A</m:t>
                  </m:r>
                </m:e>
                <m:sub>
                  <m:r>
                    <w:rPr>
                      <w:rFonts w:ascii="Cambria Math" w:hAnsi="Cambria Math"/>
                    </w:rPr>
                    <m:t>0</m:t>
                  </m:r>
                </m:sub>
              </m:sSub>
            </m:den>
          </m:f>
        </m:oMath>
      </m:oMathPara>
    </w:p>
    <w:p w14:paraId="794E5FDB" w14:textId="77777777" w:rsidR="00D77FDC" w:rsidRDefault="003A637D" w:rsidP="00D77FDC">
      <w:r>
        <w:t xml:space="preserve">The inputs to the Anopheles package should thus be </w:t>
      </w:r>
      <m:oMath>
        <m:r>
          <w:rPr>
            <w:rFonts w:ascii="Cambria Math" w:hAnsi="Cambria Math"/>
          </w:rPr>
          <m:t>τ</m:t>
        </m:r>
      </m:oMath>
      <w:r>
        <w:t xml:space="preserve"> and </w:t>
      </w:r>
      <m:oMath>
        <m:sSub>
          <m:sSubPr>
            <m:ctrlPr>
              <w:rPr>
                <w:rFonts w:ascii="Cambria Math" w:eastAsiaTheme="minorHAnsi" w:hAnsi="Cambria Math"/>
                <w:i/>
              </w:rPr>
            </m:ctrlPr>
          </m:sSubPr>
          <m:e>
            <m:r>
              <w:rPr>
                <w:rFonts w:ascii="Cambria Math" w:hAnsi="Cambria Math"/>
              </w:rPr>
              <m:t>θ</m:t>
            </m:r>
          </m:e>
          <m:sub>
            <m:r>
              <w:rPr>
                <w:rFonts w:ascii="Cambria Math" w:hAnsi="Cambria Math"/>
              </w:rPr>
              <m:t>f</m:t>
            </m:r>
          </m:sub>
        </m:sSub>
      </m:oMath>
      <w:r>
        <w:t xml:space="preserve">  (with the constraint that </w:t>
      </w:r>
      <m:oMath>
        <m:sSub>
          <m:sSubPr>
            <m:ctrlPr>
              <w:rPr>
                <w:rFonts w:ascii="Cambria Math" w:eastAsiaTheme="minorHAnsi" w:hAnsi="Cambria Math"/>
                <w:i/>
              </w:rPr>
            </m:ctrlPr>
          </m:sSubPr>
          <m:e>
            <m:r>
              <w:rPr>
                <w:rFonts w:ascii="Cambria Math" w:hAnsi="Cambria Math"/>
              </w:rPr>
              <m:t>θ</m:t>
            </m:r>
          </m:e>
          <m:sub>
            <m:r>
              <w:rPr>
                <w:rFonts w:ascii="Cambria Math" w:hAnsi="Cambria Math"/>
              </w:rPr>
              <m:t>f</m:t>
            </m:r>
          </m:sub>
        </m:sSub>
        <m:r>
          <w:rPr>
            <w:rFonts w:ascii="Cambria Math" w:hAnsi="Cambria Math"/>
          </w:rPr>
          <m:t>≥ τ</m:t>
        </m:r>
      </m:oMath>
      <w:r>
        <w:t xml:space="preserve">).  Values of the former are obtained either as a temperature-dependent function (various publications </w:t>
      </w:r>
      <w:r>
        <w:lastRenderedPageBreak/>
        <w:t xml:space="preserve">have estimated this), or as </w:t>
      </w:r>
      <w:bookmarkStart w:id="0" w:name="_Hlk17903391"/>
      <m:oMath>
        <m:r>
          <w:rPr>
            <w:rFonts w:ascii="Cambria Math" w:hAnsi="Cambria Math"/>
          </w:rPr>
          <m:t>τ</m:t>
        </m:r>
        <w:bookmarkEnd w:id="0"/>
        <m:r>
          <w:rPr>
            <w:rFonts w:ascii="Cambria Math" w:hAnsi="Cambria Math"/>
          </w:rPr>
          <m:t>=1/f</m:t>
        </m:r>
      </m:oMath>
      <w:r>
        <w:t>.  Where the sac rate (</w:t>
      </w:r>
      <m:oMath>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m:t>
        </m:r>
      </m:oMath>
      <w:r>
        <w:t xml:space="preserve"> is available, </w:t>
      </w:r>
      <m:oMath>
        <m:sSub>
          <m:sSubPr>
            <m:ctrlPr>
              <w:rPr>
                <w:rFonts w:ascii="Cambria Math" w:eastAsiaTheme="minorHAnsi" w:hAnsi="Cambria Math"/>
                <w:i/>
              </w:rPr>
            </m:ctrlPr>
          </m:sSubPr>
          <m:e>
            <m:r>
              <w:rPr>
                <w:rFonts w:ascii="Cambria Math" w:hAnsi="Cambria Math"/>
              </w:rPr>
              <m:t>θ</m:t>
            </m:r>
          </m:e>
          <m:sub>
            <m:r>
              <w:rPr>
                <w:rFonts w:ascii="Cambria Math" w:hAnsi="Cambria Math"/>
              </w:rPr>
              <m:t>f</m:t>
            </m:r>
          </m:sub>
        </m:sSub>
      </m:oMath>
      <w:r>
        <w:t xml:space="preserve"> can be determined from the above equation.  </w:t>
      </w:r>
      <m:oMath>
        <m:r>
          <w:rPr>
            <w:rFonts w:ascii="Cambria Math" w:eastAsiaTheme="minorHAnsi" w:hAnsi="Cambria Math"/>
          </w:rPr>
          <m:t>τ</m:t>
        </m:r>
      </m:oMath>
      <w:r w:rsidR="00D77FDC">
        <w:t xml:space="preserve"> takes real values, but the model is discrete time, with one-day time steps.  Effectively this means that we are simulating a Poisson mixture of discrete values (this is broadly supported by published distributions for </w:t>
      </w:r>
      <m:oMath>
        <m:r>
          <w:rPr>
            <w:rFonts w:ascii="Cambria Math" w:eastAsiaTheme="minorHAnsi" w:hAnsi="Cambria Math"/>
          </w:rPr>
          <m:t>τ</m:t>
        </m:r>
      </m:oMath>
      <w:r w:rsidR="00D77FDC">
        <w:t xml:space="preserve"> </w:t>
      </w:r>
      <w:r w:rsidR="00D77FDC">
        <w:fldChar w:fldCharType="begin"/>
      </w:r>
      <w:r w:rsidR="00D77FDC">
        <w:instrText xml:space="preserve"> ADDIN EN.CITE &lt;EndNote&gt;&lt;Cite&gt;&lt;Author&gt;Beier&lt;/Author&gt;&lt;Year&gt;1996&lt;/Year&gt;&lt;RecNum&gt;4339&lt;/RecNum&gt;&lt;DisplayText&gt;(58)&lt;/DisplayText&gt;&lt;record&gt;&lt;rec-number&gt;4339&lt;/rec-number&gt;&lt;foreign-keys&gt;&lt;key app="EN" db-id="t5fr2ttw2d05wfe0xv0ppw9kwp9t099v2f59" timestamp="1553692021"&gt;4339&lt;/key&gt;&lt;/foreign-keys&gt;&lt;ref-type name="Journal Article"&gt;17&lt;/ref-type&gt;&lt;contributors&gt;&lt;authors&gt;&lt;author&gt;Beier, J. C.&lt;/author&gt;&lt;/authors&gt;&lt;/contributors&gt;&lt;auth-address&gt;Department of Tropical Medicine, School of Public Health and Tropical Medicine, Tulane University, New Orleans, LA 70112, USA.&lt;/auth-address&gt;&lt;titles&gt;&lt;title&gt;Frequent blood-feeding and restrictive sugar-feeding behavior enhance the malaria vector potential of Anopheles gambiae s.l. and An. funestus (Diptera:Culicidae) in western Kenya&lt;/title&gt;&lt;secondary-title&gt;J Med Entomol&lt;/secondary-title&gt;&lt;/titles&gt;&lt;periodical&gt;&lt;full-title&gt;J Med Entomol&lt;/full-title&gt;&lt;/periodical&gt;&lt;pages&gt;613-8&lt;/pages&gt;&lt;volume&gt;33&lt;/volume&gt;&lt;number&gt;4&lt;/number&gt;&lt;edition&gt;1996/07/01&lt;/edition&gt;&lt;keywords&gt;&lt;keyword&gt;Animals&lt;/keyword&gt;&lt;keyword&gt;Anopheles/parasitology/*physiology&lt;/keyword&gt;&lt;keyword&gt;Feeding Behavior&lt;/keyword&gt;&lt;keyword&gt;Female&lt;/keyword&gt;&lt;keyword&gt;Fructose/*pharmacology&lt;/keyword&gt;&lt;keyword&gt;Host-Parasite Interactions&lt;/keyword&gt;&lt;keyword&gt;Insect Vectors/parasitology/*physiology&lt;/keyword&gt;&lt;keyword&gt;Kenya&lt;/keyword&gt;&lt;keyword&gt;Malaria, Falciparum/*parasitology/transmission&lt;/keyword&gt;&lt;keyword&gt;Plasmodium falciparum/*isolation &amp;amp; purification&lt;/keyword&gt;&lt;/keywords&gt;&lt;dates&gt;&lt;year&gt;1996&lt;/year&gt;&lt;pub-dates&gt;&lt;date&gt;Jul&lt;/date&gt;&lt;/pub-dates&gt;&lt;/dates&gt;&lt;isbn&gt;0022-2585 (Print)&amp;#xD;0022-2585 (Linking)&lt;/isbn&gt;&lt;accession-num&gt;8699456&lt;/accession-num&gt;&lt;urls&gt;&lt;related-urls&gt;&lt;url&gt;https://www.ncbi.nlm.nih.gov/pubmed/8699456&lt;/url&gt;&lt;/related-urls&gt;&lt;/urls&gt;&lt;/record&gt;&lt;/Cite&gt;&lt;/EndNote&gt;</w:instrText>
      </w:r>
      <w:r w:rsidR="00D77FDC">
        <w:fldChar w:fldCharType="separate"/>
      </w:r>
      <w:r w:rsidR="00D77FDC">
        <w:rPr>
          <w:noProof/>
        </w:rPr>
        <w:t>(58)</w:t>
      </w:r>
      <w:r w:rsidR="00D77FDC">
        <w:fldChar w:fldCharType="end"/>
      </w:r>
      <w:r w:rsidR="00D77FDC">
        <w:t>).</w:t>
      </w:r>
    </w:p>
    <w:p w14:paraId="4BDEA24C" w14:textId="77777777" w:rsidR="0047467F" w:rsidRPr="00E312AD" w:rsidRDefault="0047467F" w:rsidP="0022585A">
      <w:pPr>
        <w:pStyle w:val="Heading3"/>
      </w:pPr>
      <w:bookmarkStart w:id="1" w:name="_Hlk24033733"/>
      <w:r>
        <w:t>Estimates of the proportions of mosquitoes resting indoors</w:t>
      </w:r>
      <w:bookmarkEnd w:id="1"/>
    </w:p>
    <w:p w14:paraId="3F066C8C" w14:textId="49E7E71F" w:rsidR="00165575" w:rsidRDefault="00E453D7" w:rsidP="005212C2">
      <w:r>
        <w:t xml:space="preserve">The proportions of mosquitoes resting indoors is usually estimated using experimental huts, where exophilic mosquitoes are caught in exit traps. This parameter is relevant for the parameterisation of models of IRS.  </w:t>
      </w:r>
      <w:r w:rsidR="00165575">
        <w:t xml:space="preserve">Publications </w:t>
      </w:r>
      <w:r>
        <w:t>in the MAP database</w:t>
      </w:r>
      <w:r>
        <w:fldChar w:fldCharType="begin"/>
      </w:r>
      <w:r>
        <w:instrText xml:space="preserve"> ADDIN EN.CITE &lt;EndNote&gt;&lt;Cite&gt;&lt;Author&gt;Massey&lt;/Author&gt;&lt;Year&gt;2016&lt;/Year&gt;&lt;RecNum&gt;4338&lt;/RecNum&gt;&lt;DisplayText&gt;(1)&lt;/DisplayText&gt;&lt;record&gt;&lt;rec-number&gt;4338&lt;/rec-number&gt;&lt;foreign-keys&gt;&lt;key app="EN" db-id="t5fr2ttw2d05wfe0xv0ppw9kwp9t099v2f59" timestamp="1553594720"&gt;4338&lt;/key&gt;&lt;/foreign-keys&gt;&lt;ref-type name="Journal Article"&gt;17&lt;/ref-type&gt;&lt;contributors&gt;&lt;authors&gt;&lt;author&gt;Massey, N. C.&lt;/author&gt;&lt;author&gt;Garrod, G.&lt;/author&gt;&lt;author&gt;Wiebe, A.&lt;/author&gt;&lt;author&gt;Henry, A. J.&lt;/author&gt;&lt;author&gt;Huang, Z.&lt;/author&gt;&lt;author&gt;Moyes, C. L.&lt;/author&gt;&lt;author&gt;Sinka, M. E.&lt;/author&gt;&lt;/authors&gt;&lt;/contributors&gt;&lt;auth-address&gt;Spatial Ecology &amp;amp;Epidemiology Group, Wellcome Trust Centre for Human Genetics, University of Oxford, Oxford, OX3 7BN, UK.&amp;#xD;Spatial Ecology &amp;amp;Epidemiology Group, Department of Zoology, University of Oxford, Oxford, OX1 3PS, UK.&lt;/auth-address&gt;&lt;titles&gt;&lt;title&gt;A global bionomic database for the dominant vectors of human malaria&lt;/title&gt;&lt;secondary-title&gt;Sci Data&lt;/secondary-title&gt;&lt;/titles&gt;&lt;periodical&gt;&lt;full-title&gt;Sci Data&lt;/full-title&gt;&lt;/periodical&gt;&lt;pages&gt;160014&lt;/pages&gt;&lt;volume&gt;3&lt;/volume&gt;&lt;edition&gt;2016/03/02&lt;/edition&gt;&lt;keywords&gt;&lt;keyword&gt;Animals&lt;/keyword&gt;&lt;keyword&gt;*Anopheles/physiology&lt;/keyword&gt;&lt;keyword&gt;*Databases, Factual&lt;/keyword&gt;&lt;keyword&gt;Humans&lt;/keyword&gt;&lt;keyword&gt;*Insect Vectors&lt;/keyword&gt;&lt;keyword&gt;Malaria/epidemiology/*transmission&lt;/keyword&gt;&lt;/keywords&gt;&lt;dates&gt;&lt;year&gt;2016&lt;/year&gt;&lt;pub-dates&gt;&lt;date&gt;Mar 1&lt;/date&gt;&lt;/pub-dates&gt;&lt;/dates&gt;&lt;isbn&gt;2052-4463 (Electronic)&amp;#xD;2052-4463 (Linking)&lt;/isbn&gt;&lt;accession-num&gt;26927852&lt;/accession-num&gt;&lt;urls&gt;&lt;related-urls&gt;&lt;url&gt;https://www.ncbi.nlm.nih.gov/pubmed/26927852&lt;/url&gt;&lt;/related-urls&gt;&lt;/urls&gt;&lt;custom2&gt;PMC4772652&lt;/custom2&gt;&lt;electronic-resource-num&gt;10.1038/sdata.2016.14&lt;/electronic-resource-num&gt;&lt;/record&gt;&lt;/Cite&gt;&lt;/EndNote&gt;</w:instrText>
      </w:r>
      <w:r>
        <w:fldChar w:fldCharType="separate"/>
      </w:r>
      <w:r>
        <w:rPr>
          <w:noProof/>
        </w:rPr>
        <w:t>(1)</w:t>
      </w:r>
      <w:r>
        <w:fldChar w:fldCharType="end"/>
      </w:r>
      <w:r>
        <w:t xml:space="preserve"> </w:t>
      </w:r>
      <w:r w:rsidR="00165575">
        <w:t>with exit trap data</w:t>
      </w:r>
      <w:r w:rsidR="00E42425">
        <w:t xml:space="preserve"> </w:t>
      </w:r>
      <w:r>
        <w:t xml:space="preserve">are </w:t>
      </w:r>
      <w:r>
        <w:fldChar w:fldCharType="begin">
          <w:fldData xml:space="preserve">PEVuZE5vdGU+PENpdGU+PEF1dGhvcj5NbnphdmE8L0F1dGhvcj48WWVhcj4xOTk1PC9ZZWFyPjxS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</w:fldData>
        </w:fldChar>
      </w:r>
      <w:r w:rsidR="005212C2">
        <w:instrText xml:space="preserve"> ADDIN EN.CITE </w:instrText>
      </w:r>
      <w:r w:rsidR="005212C2">
        <w:fldChar w:fldCharType="begin">
          <w:fldData xml:space="preserve">PEVuZE5vdGU+PENpdGU+PEF1dGhvcj5NbnphdmE8L0F1dGhvcj48WWVhcj4xOTk1PC9ZZWFyPjxS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</w:fldData>
        </w:fldChar>
      </w:r>
      <w:r w:rsidR="005212C2">
        <w:instrText xml:space="preserve"> ADDIN EN.CITE.DATA </w:instrText>
      </w:r>
      <w:r w:rsidR="005212C2">
        <w:fldChar w:fldCharType="end"/>
      </w:r>
      <w:r>
        <w:fldChar w:fldCharType="separate"/>
      </w:r>
      <w:r w:rsidR="005212C2">
        <w:rPr>
          <w:noProof/>
        </w:rPr>
        <w:t>(64-67)</w:t>
      </w:r>
      <w:r>
        <w:fldChar w:fldCharType="end"/>
      </w:r>
    </w:p>
    <w:p w14:paraId="051DF59F" w14:textId="179FDDE2" w:rsidR="00CA1250" w:rsidRPr="00CA1250" w:rsidRDefault="00CA1250" w:rsidP="00CA1250">
      <w:pPr>
        <w:pStyle w:val="Heading3"/>
      </w:pPr>
      <w:r w:rsidRPr="00CA1250">
        <w:t xml:space="preserve">Estimates of the </w:t>
      </w:r>
      <w:r>
        <w:t>human blood index</w:t>
      </w:r>
    </w:p>
    <w:p w14:paraId="609A70FE" w14:textId="4052402C" w:rsidR="00CA1250" w:rsidRPr="00165575" w:rsidRDefault="00CA1250" w:rsidP="005212C2">
      <w:r>
        <w:t xml:space="preserve">The human blood index </w:t>
      </w:r>
      <w:bookmarkStart w:id="2" w:name="_Hlk24036539"/>
      <w:r>
        <w:t>(</w:t>
      </w:r>
      <w:r>
        <w:rPr>
          <w:rFonts w:cstheme="minorHAnsi"/>
        </w:rPr>
        <w:t>χ)</w:t>
      </w:r>
      <w:r>
        <w:t xml:space="preserve"> </w:t>
      </w:r>
      <w:bookmarkEnd w:id="2"/>
      <w:r>
        <w:t xml:space="preserve">is required for estimating </w:t>
      </w:r>
      <w:r w:rsidR="0048660D">
        <w:t xml:space="preserve">the availability of human hosts relative to </w:t>
      </w:r>
      <w:proofErr w:type="gramStart"/>
      <w:r w:rsidR="0048660D">
        <w:t>animals</w:t>
      </w:r>
      <w:r w:rsidR="00E873EA">
        <w:t>, and</w:t>
      </w:r>
      <w:proofErr w:type="gramEnd"/>
      <w:r w:rsidR="00E873EA">
        <w:t xml:space="preserve"> is usually estimated by testing blood-fed mosquitoes for human antigens or DNA</w:t>
      </w:r>
      <w:r w:rsidR="0048660D">
        <w:t xml:space="preserve">. Some </w:t>
      </w:r>
      <w:r>
        <w:t>SE Asia studies</w:t>
      </w:r>
      <w:r w:rsidR="00E873EA">
        <w:t xml:space="preserve"> (of places where bovines represent the major alternative host to humans)</w:t>
      </w:r>
      <w:r>
        <w:t xml:space="preserve"> report the ratio of numbers of mosquitoes captured on </w:t>
      </w:r>
      <w:proofErr w:type="spellStart"/>
      <w:proofErr w:type="gramStart"/>
      <w:r>
        <w:t>humans:buffaloes</w:t>
      </w:r>
      <w:proofErr w:type="spellEnd"/>
      <w:proofErr w:type="gramEnd"/>
      <w:r>
        <w:t xml:space="preserve"> (or carabao)</w:t>
      </w:r>
      <w:r w:rsidR="0048660D">
        <w:t>.  This value</w:t>
      </w:r>
      <w:r w:rsidR="003C5AC7">
        <w:t xml:space="preserve"> coded RHB (</w:t>
      </w:r>
      <w:proofErr w:type="spellStart"/>
      <w:r w:rsidR="003C5AC7">
        <w:t>human:bovine</w:t>
      </w:r>
      <w:proofErr w:type="spellEnd"/>
      <w:r w:rsidR="003C5AC7">
        <w:t xml:space="preserve"> ratio)</w:t>
      </w:r>
      <w:r w:rsidR="0048660D" w:rsidRPr="0048660D">
        <w:t xml:space="preserve"> </w:t>
      </w:r>
      <w:r w:rsidR="0048660D">
        <w:t>has been extracted from several of the SE Asian studies</w:t>
      </w:r>
      <w:r w:rsidR="00E873EA">
        <w:t xml:space="preserve"> and is</w:t>
      </w:r>
      <w:r w:rsidR="0048660D">
        <w:t xml:space="preserve"> </w:t>
      </w:r>
      <w:r w:rsidR="00E873EA" w:rsidRPr="00E873EA">
        <w:t>included in the additional datasets</w:t>
      </w:r>
      <w:r w:rsidR="00E873EA">
        <w:t>. It</w:t>
      </w:r>
      <w:r w:rsidR="0048660D">
        <w:t xml:space="preserve"> can be used to provide estimates of </w:t>
      </w:r>
      <m:oMath>
        <m:r>
          <m:rPr>
            <m:sty m:val="p"/>
          </m:rPr>
          <w:rPr>
            <w:rFonts w:ascii="Cambria Math" w:hAnsi="Cambria Math" w:cstheme="minorHAnsi"/>
          </w:rPr>
          <m:t>χ</m:t>
        </m:r>
        <m:r>
          <w:rPr>
            <w:rFonts w:ascii="Cambria Math" w:hAnsi="Cambria Math"/>
          </w:rPr>
          <m:t>=</m:t>
        </m:r>
        <m:r>
          <w:rPr>
            <w:rFonts w:ascii="Cambria Math" w:hAnsi="Cambria Math"/>
          </w:rPr>
          <m:t>RHB</m:t>
        </m:r>
        <m:r>
          <w:rPr>
            <w:rFonts w:ascii="Cambria Math" w:hAnsi="Cambria Math"/>
          </w:rPr>
          <m:t>/(</m:t>
        </m:r>
        <m:r>
          <w:rPr>
            <w:rFonts w:ascii="Cambria Math" w:hAnsi="Cambria Math"/>
          </w:rPr>
          <m:t>RHB</m:t>
        </m:r>
        <m:r>
          <w:rPr>
            <w:rFonts w:ascii="Cambria Math" w:hAnsi="Cambria Math"/>
          </w:rPr>
          <m:t>+1)</m:t>
        </m:r>
      </m:oMath>
      <w:r w:rsidR="0048660D">
        <w:t xml:space="preserve">. </w:t>
      </w:r>
      <w:r w:rsidR="003C5AC7">
        <w:t xml:space="preserve">Alternatively, if there is a good estimate of </w:t>
      </w:r>
      <w:r w:rsidR="003C5AC7" w:rsidRPr="003C5AC7">
        <w:t>χ</w:t>
      </w:r>
      <w:r w:rsidR="003C5AC7">
        <w:t xml:space="preserve"> for some vector species in a site, the estimates for the other species can be obtained by regression analysis of the values of RHB.</w:t>
      </w:r>
    </w:p>
    <w:p w14:paraId="510E89F4" w14:textId="21B642F2" w:rsidR="0022585A" w:rsidRDefault="0022585A" w:rsidP="0022585A">
      <w:pPr>
        <w:pStyle w:val="Heading2"/>
      </w:pPr>
      <w:r>
        <w:t>Parameterisation of interventions</w:t>
      </w:r>
    </w:p>
    <w:p w14:paraId="6832F19D" w14:textId="2C8EAED8" w:rsidR="005D500F" w:rsidRDefault="005D500F" w:rsidP="005D500F">
      <w:r>
        <w:t>Interventions are parameterised by their effects on the input parameter vector</w:t>
      </w:r>
      <w:r w:rsidR="00CE6024">
        <w:t>:</w:t>
      </w:r>
    </w:p>
    <w:p w14:paraId="6B42DDB1" w14:textId="3778145C" w:rsidR="005D500F" w:rsidRPr="00E312AD" w:rsidRDefault="005D500F" w:rsidP="005D500F">
      <w:pPr>
        <w:pStyle w:val="Heading3"/>
        <w:numPr>
          <w:ilvl w:val="0"/>
          <w:numId w:val="5"/>
        </w:numPr>
      </w:pPr>
      <w:r>
        <w:t>Insecticide Treated Nets</w:t>
      </w:r>
    </w:p>
    <w:p w14:paraId="051C2862" w14:textId="6659AD0E" w:rsidR="005D500F" w:rsidRPr="00746667" w:rsidRDefault="005D500F" w:rsidP="005D500F">
      <w:r w:rsidRPr="00746667">
        <w:t>The effects of ITNs are parameterised in terms of effectiveness in reducing the availability of humans</w:t>
      </w:r>
      <w:r w:rsidR="001E3CFC">
        <w:t xml:space="preserve">, </w:t>
      </w:r>
      <m:oMath>
        <m:r>
          <w:rPr>
            <w:rFonts w:ascii="Cambria Math" w:hAnsi="Cambria Math"/>
          </w:rPr>
          <m:t>α</m:t>
        </m:r>
      </m:oMath>
      <w:r w:rsidR="001E3CFC">
        <w:t>,</w:t>
      </w:r>
      <w:r w:rsidRPr="00746667">
        <w:t xml:space="preserve"> and both pre- and post-prandial killing of mosquitoes</w:t>
      </w:r>
      <w:r w:rsidR="001E3CFC">
        <w:t xml:space="preserve"> </w:t>
      </w:r>
      <m:oMath>
        <m:sSub>
          <m:sSubPr>
            <m:ctrlPr>
              <w:rPr>
                <w:rFonts w:ascii="Cambria Math" w:hAnsi="Cambria Math"/>
                <w:i/>
              </w:rPr>
            </m:ctrlPr>
          </m:sSubPr>
          <m:e>
            <m:r>
              <w:rPr>
                <w:rFonts w:ascii="Cambria Math" w:hAnsi="Cambria Math"/>
              </w:rPr>
              <m:t>P</m:t>
            </m:r>
          </m:e>
          <m:sub>
            <m:r>
              <w:rPr>
                <w:rFonts w:ascii="Cambria Math" w:hAnsi="Cambria Math"/>
              </w:rPr>
              <m:t>Bµ</m:t>
            </m:r>
          </m:sub>
        </m:sSub>
      </m:oMath>
      <w:r w:rsidR="001E3CFC">
        <w:t xml:space="preserve"> and </w:t>
      </w:r>
      <m:oMath>
        <m:sSub>
          <m:sSubPr>
            <m:ctrlPr>
              <w:rPr>
                <w:rFonts w:ascii="Cambria Math" w:hAnsi="Cambria Math"/>
                <w:i/>
              </w:rPr>
            </m:ctrlPr>
          </m:sSubPr>
          <m:e>
            <m:r>
              <w:rPr>
                <w:rFonts w:ascii="Cambria Math" w:hAnsi="Cambria Math"/>
              </w:rPr>
              <m:t>P</m:t>
            </m:r>
          </m:e>
          <m:sub>
            <m:r>
              <w:rPr>
                <w:rFonts w:ascii="Cambria Math" w:hAnsi="Cambria Math"/>
              </w:rPr>
              <m:t>Cµ</m:t>
            </m:r>
          </m:sub>
        </m:sSub>
      </m:oMath>
      <w:r w:rsidR="001E3CFC">
        <w:t xml:space="preserve"> respectively</w:t>
      </w:r>
      <w:r w:rsidR="001E3CFC" w:rsidRPr="00746667">
        <w:t xml:space="preserve">.  </w:t>
      </w:r>
      <w:r w:rsidRPr="00746667">
        <w:t xml:space="preserve">  </w:t>
      </w:r>
      <w:r w:rsidR="00746667">
        <w:t xml:space="preserve">The effects </w:t>
      </w:r>
      <w:r w:rsidR="00E8013C">
        <w:t xml:space="preserve">are based on estimates </w:t>
      </w:r>
      <w:r w:rsidR="00746667">
        <w:t>from experimental hut studies</w:t>
      </w:r>
      <w:r w:rsidR="00746667">
        <w:fldChar w:fldCharType="begin">
          <w:fldData xml:space="preserve">PEVuZE5vdGU+PENpdGU+PEF1dGhvcj5SYW5kcmlhbWFoZXJpamFvbmE8L0F1dGhvcj48WWVhcj4y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</w:fldData>
        </w:fldChar>
      </w:r>
      <w:r w:rsidR="00746667">
        <w:instrText xml:space="preserve"> ADDIN EN.CITE </w:instrText>
      </w:r>
      <w:r w:rsidR="00746667">
        <w:fldChar w:fldCharType="begin">
          <w:fldData xml:space="preserve">PEVuZE5vdGU+PENpdGU+PEF1dGhvcj5SYW5kcmlhbWFoZXJpamFvbmE8L0F1dGhvcj48WWVhcj4y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</w:fldData>
        </w:fldChar>
      </w:r>
      <w:r w:rsidR="00746667">
        <w:instrText xml:space="preserve"> ADDIN EN.CITE.DATA </w:instrText>
      </w:r>
      <w:r w:rsidR="00746667">
        <w:fldChar w:fldCharType="end"/>
      </w:r>
      <w:r w:rsidR="00746667">
        <w:fldChar w:fldCharType="separate"/>
      </w:r>
      <w:r w:rsidR="00746667">
        <w:rPr>
          <w:noProof/>
        </w:rPr>
        <w:t>(68)</w:t>
      </w:r>
      <w:r w:rsidR="00746667">
        <w:fldChar w:fldCharType="end"/>
      </w:r>
      <w:r w:rsidR="001E3CFC">
        <w:t xml:space="preserve">. </w:t>
      </w:r>
      <w:r w:rsidRPr="00746667">
        <w:t>The decay of these effects over time</w:t>
      </w:r>
      <w:r w:rsidR="00746667" w:rsidRPr="00746667">
        <w:t xml:space="preserve">, in terms of attrition, use, physical and chemical integrity is parameterised using the data of </w:t>
      </w:r>
      <w:r w:rsidRPr="00746667">
        <w:t>PMI net durability studies (7 countries, 8 net types, 23 combinations in all), and also Morgan et al</w:t>
      </w:r>
      <w:r w:rsidR="00746667" w:rsidRPr="00746667">
        <w:fldChar w:fldCharType="begin">
          <w:fldData xml:space="preserve">PEVuZE5vdGU+PENpdGU+PEF1dGhvcj5Nb3JnYW48L0F1dGhvcj48WWVhcj4yMDE1PC9ZZWFyPjxS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</w:fldData>
        </w:fldChar>
      </w:r>
      <w:r w:rsidR="00746667">
        <w:instrText xml:space="preserve"> ADDIN EN.CITE </w:instrText>
      </w:r>
      <w:r w:rsidR="00746667">
        <w:fldChar w:fldCharType="begin">
          <w:fldData xml:space="preserve">PEVuZE5vdGU+PENpdGU+PEF1dGhvcj5Nb3JnYW48L0F1dGhvcj48WWVhcj4yMDE1PC9ZZWFyPjxS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</w:fldData>
        </w:fldChar>
      </w:r>
      <w:r w:rsidR="00746667">
        <w:instrText xml:space="preserve"> ADDIN EN.CITE.DATA </w:instrText>
      </w:r>
      <w:r w:rsidR="00746667">
        <w:fldChar w:fldCharType="end"/>
      </w:r>
      <w:r w:rsidR="00746667" w:rsidRPr="00746667">
        <w:fldChar w:fldCharType="separate"/>
      </w:r>
      <w:r w:rsidR="00746667">
        <w:rPr>
          <w:noProof/>
        </w:rPr>
        <w:t>(69)</w:t>
      </w:r>
      <w:r w:rsidR="00746667" w:rsidRPr="00746667">
        <w:fldChar w:fldCharType="end"/>
      </w:r>
      <w:r w:rsidRPr="00746667">
        <w:t xml:space="preserve">  </w:t>
      </w:r>
    </w:p>
    <w:p w14:paraId="077CB345" w14:textId="3B1C9B3D" w:rsidR="0022585A" w:rsidRPr="00E312AD" w:rsidRDefault="0022585A" w:rsidP="005D500F">
      <w:pPr>
        <w:pStyle w:val="Heading3"/>
      </w:pPr>
      <w:r>
        <w:t>Indoor Residual Spraying</w:t>
      </w:r>
      <w:r w:rsidR="00E8013C">
        <w:t xml:space="preserve"> (IRS)</w:t>
      </w:r>
    </w:p>
    <w:p w14:paraId="4B878876" w14:textId="1950E04F" w:rsidR="0022585A" w:rsidRPr="00E8013C" w:rsidRDefault="00E8013C" w:rsidP="00F72926">
      <w:r w:rsidRPr="00E8013C">
        <w:t xml:space="preserve">IRS is also parameterised in terms of reducing the availability of </w:t>
      </w:r>
      <w:proofErr w:type="gramStart"/>
      <w:r w:rsidRPr="00E8013C">
        <w:t>humans, and</w:t>
      </w:r>
      <w:proofErr w:type="gramEnd"/>
      <w:r w:rsidRPr="00E8013C">
        <w:t xml:space="preserve"> killing of mosquitoes.  12 different parameterisations (for different insecticide x vector species combinations) are included in the database</w:t>
      </w:r>
      <w:r w:rsidRPr="00E8013C">
        <w:fldChar w:fldCharType="begin">
          <w:fldData xml:space="preserve">PEVuZE5vdGU+PENpdGU+PEF1dGhvcj5Cb3duPC9BdXRob3I+PFllYXI+MTk5MTwvWWVhcj48UmVj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</w:fldData>
        </w:fldChar>
      </w:r>
      <w:r w:rsidRPr="00E8013C">
        <w:instrText xml:space="preserve"> ADDIN EN.CITE </w:instrText>
      </w:r>
      <w:r w:rsidRPr="00E8013C">
        <w:fldChar w:fldCharType="begin">
          <w:fldData xml:space="preserve">PEVuZE5vdGU+PENpdGU+PEF1dGhvcj5Cb3duPC9BdXRob3I+PFllYXI+MTk5MTwvWWVhcj48UmVj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</w:fldData>
        </w:fldChar>
      </w:r>
      <w:r w:rsidRPr="00E8013C">
        <w:instrText xml:space="preserve"> ADDIN EN.CITE.DATA </w:instrText>
      </w:r>
      <w:r w:rsidRPr="00E8013C">
        <w:fldChar w:fldCharType="end"/>
      </w:r>
      <w:r w:rsidRPr="00E8013C">
        <w:fldChar w:fldCharType="separate"/>
      </w:r>
      <w:r w:rsidRPr="00E8013C">
        <w:t>(70-74)</w:t>
      </w:r>
      <w:r w:rsidRPr="00E8013C">
        <w:fldChar w:fldCharType="end"/>
      </w:r>
      <w:r w:rsidRPr="00E8013C">
        <w:t>.</w:t>
      </w:r>
      <w:r w:rsidR="001E3CFC">
        <w:t xml:space="preserve"> </w:t>
      </w:r>
    </w:p>
    <w:p w14:paraId="54188442" w14:textId="77777777" w:rsidR="00CE6024" w:rsidRDefault="00CE6024" w:rsidP="00F72926">
      <w:pPr>
        <w:rPr>
          <w:rFonts w:ascii="Arial" w:hAnsi="Arial" w:cs="Arial"/>
          <w:lang w:val="en-US"/>
        </w:rPr>
      </w:pPr>
    </w:p>
    <w:p w14:paraId="6E6179E8" w14:textId="77777777" w:rsidR="00CE6024" w:rsidRDefault="00CE6024" w:rsidP="00F72926">
      <w:pPr>
        <w:rPr>
          <w:rFonts w:ascii="Arial" w:hAnsi="Arial" w:cs="Arial"/>
          <w:lang w:val="en-US"/>
        </w:rPr>
      </w:pPr>
    </w:p>
    <w:p w14:paraId="67469E2E" w14:textId="4B96AC6C" w:rsidR="005212C2" w:rsidRPr="005212C2" w:rsidRDefault="005212C2" w:rsidP="00F72926">
      <w:pPr>
        <w:rPr>
          <w:rFonts w:ascii="Arial" w:hAnsi="Arial" w:cs="Arial"/>
          <w:lang w:val="en-US"/>
        </w:rPr>
      </w:pPr>
      <w:r w:rsidRPr="005212C2">
        <w:rPr>
          <w:rFonts w:ascii="Arial" w:hAnsi="Arial" w:cs="Arial"/>
          <w:lang w:val="en-US"/>
        </w:rPr>
        <w:t>Following references not sure where they belong:</w:t>
      </w:r>
    </w:p>
    <w:p w14:paraId="57A63C58" w14:textId="52F2B08A" w:rsidR="00F72926" w:rsidRPr="006B0227" w:rsidRDefault="00C10771" w:rsidP="00F72926">
      <w:pPr>
        <w:rPr>
          <w:rFonts w:ascii="Arial" w:hAnsi="Arial" w:cs="Arial"/>
        </w:rPr>
      </w:pPr>
      <w:r>
        <w:rPr>
          <w:rFonts w:ascii="Arial" w:hAnsi="Arial" w:cs="Arial"/>
        </w:rPr>
        <w:fldChar w:fldCharType="begin"/>
      </w:r>
      <w:r w:rsidR="00E8013C">
        <w:rPr>
          <w:rFonts w:ascii="Arial" w:hAnsi="Arial" w:cs="Arial"/>
        </w:rPr>
        <w:instrText xml:space="preserve"> ADDIN EN.CITE &lt;EndNote&gt;&lt;Cite&gt;&lt;Author&gt;Charlwood&lt;/Author&gt;&lt;Year&gt;1985&lt;/Year&gt;&lt;RecNum&gt;795&lt;/RecNum&gt;&lt;DisplayText&gt;(75)&lt;/DisplayText&gt;&lt;record&gt;&lt;rec-number&gt;795&lt;/rec-number&gt;&lt;foreign-keys&gt;&lt;key app="EN" db-id="t5fr2ttw2d05wfe0xv0ppw9kwp9t099v2f59" timestamp="1532439052"&gt;795&lt;/key&gt;&lt;/foreign-keys&gt;&lt;ref-type name="Journal Article"&gt;17&lt;/ref-type&gt;&lt;contributors&gt;&lt;authors&gt;&lt;author&gt;Charlwood, J.D.&lt;/author&gt;&lt;author&gt;Dagoro, H.&lt;/author&gt;&lt;author&gt;Paru, R.&lt;/author&gt;&lt;/authors&gt;&lt;/contributors&gt;&lt;titles&gt;&lt;title&gt;Blood-Feeding and Resting Behavior in the Anopheles-Punctulatus Donitz Complex (Diptera, Cullicidae) from Coastal Papua-New- Guinea&lt;/title&gt;&lt;secondary-title&gt;Bulletin of Entomological Research&lt;/secondary-title&gt;&lt;/titles&gt;&lt;periodical&gt;&lt;full-title&gt;Bulletin of Entomological Research&lt;/full-title&gt;&lt;/periodical&gt;&lt;pages&gt;463-475&lt;/pages&gt;&lt;volume&gt;75&lt;/volume&gt;&lt;number&gt;3&lt;/number&gt;&lt;reprint-edition&gt;Not in File&lt;/reprint-edition&gt;&lt;keywords&gt;&lt;keyword&gt;Behavior&lt;/keyword&gt;&lt;keyword&gt;blood-feeding&lt;/keyword&gt;&lt;keyword&gt;COMPLEX&lt;/keyword&gt;&lt;keyword&gt;Diptera&lt;/keyword&gt;&lt;keyword&gt;Guinea&lt;/keyword&gt;&lt;keyword&gt;Papua New Guinea&lt;/keyword&gt;&lt;/keywords&gt;&lt;dates&gt;&lt;year&gt;1985&lt;/year&gt;&lt;pub-dates&gt;&lt;date&gt;1985&lt;/date&gt;&lt;/pub-dates&gt;&lt;/dates&gt;&lt;label&gt;2361&lt;/label&gt;&lt;urls&gt;&lt;/urls&gt;&lt;/record&gt;&lt;/Cite&gt;&lt;/EndNote&gt;</w:instrText>
      </w:r>
      <w:r>
        <w:rPr>
          <w:rFonts w:ascii="Arial" w:hAnsi="Arial" w:cs="Arial"/>
        </w:rPr>
        <w:fldChar w:fldCharType="separate"/>
      </w:r>
      <w:r w:rsidR="00E8013C">
        <w:rPr>
          <w:rFonts w:ascii="Arial" w:hAnsi="Arial" w:cs="Arial"/>
          <w:noProof/>
        </w:rPr>
        <w:t>(75)</w:t>
      </w:r>
      <w:r>
        <w:rPr>
          <w:rFonts w:ascii="Arial" w:hAnsi="Arial" w:cs="Arial"/>
        </w:rPr>
        <w:fldChar w:fldCharType="end"/>
      </w:r>
    </w:p>
    <w:p w14:paraId="1F65E146" w14:textId="1EF3E64D" w:rsidR="00F72926" w:rsidRPr="006B0227" w:rsidRDefault="00C10771" w:rsidP="00F72926">
      <w:pPr>
        <w:rPr>
          <w:rFonts w:ascii="Arial" w:hAnsi="Arial" w:cs="Arial"/>
        </w:rPr>
      </w:pPr>
      <w:r>
        <w:rPr>
          <w:rFonts w:ascii="Arial" w:hAnsi="Arial" w:cs="Arial"/>
        </w:rPr>
        <w:fldChar w:fldCharType="begin"/>
      </w:r>
      <w:r w:rsidR="00E8013C">
        <w:rPr>
          <w:rFonts w:ascii="Arial" w:hAnsi="Arial" w:cs="Arial"/>
        </w:rPr>
        <w:instrText xml:space="preserve"> ADDIN EN.CITE &lt;EndNote&gt;&lt;Cite&gt;&lt;Author&gt;Bockarie&lt;/Author&gt;&lt;Year&gt;1996&lt;/Year&gt;&lt;RecNum&gt;4323&lt;/RecNum&gt;&lt;DisplayText&gt;(76)&lt;/DisplayText&gt;&lt;record&gt;&lt;rec-number&gt;4323&lt;/rec-number&gt;&lt;foreign-keys&gt;&lt;key app="EN" db-id="t5fr2ttw2d05wfe0xv0ppw9kwp9t099v2f59" timestamp="1545224154"&gt;4323&lt;/key&gt;&lt;/foreign-keys&gt;&lt;ref-type name="Journal Article"&gt;17&lt;/ref-type&gt;&lt;contributors&gt;&lt;authors&gt;&lt;author&gt;Bockarie, M. J.&lt;/author&gt;&lt;author&gt;Alexander, N.&lt;/author&gt;&lt;author&gt;Bockarie, F.&lt;/author&gt;&lt;author&gt;Ibam, E.&lt;/author&gt;&lt;author&gt;Barnish, G.&lt;/author&gt;&lt;author&gt;Alpers, M.&lt;/author&gt;&lt;/authors&gt;&lt;/contributors&gt;&lt;auth-address&gt;Papua New Guinea Institute of Medical Research, Madang, Papua New Guinea.&lt;/auth-address&gt;&lt;titles&gt;&lt;title&gt;The late biting habit of parous Anopheles mosquitoes and pre-bedtime exposure of humans to infective female mosquitoes&lt;/title&gt;&lt;secondary-title&gt;Trans R Soc Trop Med Hyg&lt;/secondary-title&gt;&lt;/titles&gt;&lt;periodical&gt;&lt;full-title&gt;Trans R Soc Trop Med Hyg&lt;/full-title&gt;&lt;/periodical&gt;&lt;pages&gt;23-5&lt;/pages&gt;&lt;volume&gt;90&lt;/volume&gt;&lt;number&gt;1&lt;/number&gt;&lt;edition&gt;1996/01/01&lt;/edition&gt;&lt;keywords&gt;&lt;keyword&gt;Animals&lt;/keyword&gt;&lt;keyword&gt;Anopheles/parasitology/*physiology&lt;/keyword&gt;&lt;keyword&gt;Feeding Behavior/physiology&lt;/keyword&gt;&lt;keyword&gt;Female&lt;/keyword&gt;&lt;keyword&gt;Humans&lt;/keyword&gt;&lt;keyword&gt;Papua New Guinea&lt;/keyword&gt;&lt;keyword&gt;Parity&lt;/keyword&gt;&lt;keyword&gt;Plasmodium falciparum/isolation &amp;amp; purification&lt;/keyword&gt;&lt;keyword&gt;Plasmodium vivax/isolation &amp;amp; purification&lt;/keyword&gt;&lt;keyword&gt;Sex Factors&lt;/keyword&gt;&lt;keyword&gt;Sierra Leone&lt;/keyword&gt;&lt;keyword&gt;Time Factors&lt;/keyword&gt;&lt;keyword&gt;Wuchereria bancrofti/isolation &amp;amp; purification&lt;/keyword&gt;&lt;/keywords&gt;&lt;dates&gt;&lt;year&gt;1996&lt;/year&gt;&lt;pub-dates&gt;&lt;date&gt;Jan-Feb&lt;/date&gt;&lt;/pub-dates&gt;&lt;/dates&gt;&lt;isbn&gt;0035-9203 (Print)&amp;#xD;0035-9203 (Linking)&lt;/isbn&gt;&lt;accession-num&gt;8730303&lt;/accession-num&gt;&lt;urls&gt;&lt;related-urls&gt;&lt;url&gt;https://www.ncbi.nlm.nih.gov/pubmed/8730303&lt;/url&gt;&lt;/related-urls&gt;&lt;/urls&gt;&lt;/record&gt;&lt;/Cite&gt;&lt;/EndNote&gt;</w:instrText>
      </w:r>
      <w:r>
        <w:rPr>
          <w:rFonts w:ascii="Arial" w:hAnsi="Arial" w:cs="Arial"/>
        </w:rPr>
        <w:fldChar w:fldCharType="separate"/>
      </w:r>
      <w:r w:rsidR="00E8013C">
        <w:rPr>
          <w:rFonts w:ascii="Arial" w:hAnsi="Arial" w:cs="Arial"/>
          <w:noProof/>
        </w:rPr>
        <w:t>(76)</w:t>
      </w:r>
      <w:r>
        <w:rPr>
          <w:rFonts w:ascii="Arial" w:hAnsi="Arial" w:cs="Arial"/>
        </w:rPr>
        <w:fldChar w:fldCharType="end"/>
      </w:r>
    </w:p>
    <w:p w14:paraId="242988AD" w14:textId="59402294" w:rsidR="00F72926" w:rsidRDefault="00C10771" w:rsidP="00F72926">
      <w:pPr>
        <w:rPr>
          <w:rFonts w:ascii="Arial" w:hAnsi="Arial" w:cs="Arial"/>
        </w:rPr>
      </w:pPr>
      <w:r>
        <w:rPr>
          <w:rFonts w:ascii="Arial" w:hAnsi="Arial" w:cs="Arial"/>
        </w:rPr>
        <w:fldChar w:fldCharType="begin"/>
      </w:r>
      <w:r w:rsidR="00E8013C">
        <w:rPr>
          <w:rFonts w:ascii="Arial" w:hAnsi="Arial" w:cs="Arial"/>
        </w:rPr>
        <w:instrText xml:space="preserve"> ADDIN EN.CITE &lt;EndNote&gt;&lt;Cite&gt;&lt;Author&gt;Cooper&lt;/Author&gt;&lt;Year&gt;2002&lt;/Year&gt;&lt;RecNum&gt;4324&lt;/RecNum&gt;&lt;DisplayText&gt;(77)&lt;/DisplayText&gt;&lt;record&gt;&lt;rec-number&gt;4324&lt;/rec-number&gt;&lt;foreign-keys&gt;&lt;key app="EN" db-id="t5fr2ttw2d05wfe0xv0ppw9kwp9t099v2f59" timestamp="1545225600"&gt;4324&lt;/key&gt;&lt;/foreign-keys&gt;&lt;ref-type name="Journal Article"&gt;17&lt;/ref-type&gt;&lt;contributors&gt;&lt;authors&gt;&lt;author&gt;Cooper, R. D.&lt;/author&gt;&lt;author&gt;Frances, S. P.&lt;/author&gt;&lt;/authors&gt;&lt;/contributors&gt;&lt;auth-address&gt;Australian Army Malaria Institute, Gallipoli Barracks, Enoggera, Queensland.&lt;/auth-address&gt;&lt;titles&gt;&lt;title&gt;Malaria vectors on Buka and Bougainville Islands, Papua New Guinea&lt;/title&gt;&lt;secondary-title&gt;J Am Mosq Control Assoc&lt;/secondary-title&gt;&lt;/titles&gt;&lt;periodical&gt;&lt;full-title&gt;J Am Mosq Control Assoc&lt;/full-title&gt;&lt;/periodical&gt;&lt;pages&gt;100-6&lt;/pages&gt;&lt;volume&gt;18&lt;/volume&gt;&lt;number&gt;2&lt;/number&gt;&lt;edition&gt;2002/06/27&lt;/edition&gt;&lt;keywords&gt;&lt;keyword&gt;Animals&lt;/keyword&gt;&lt;keyword&gt;Anopheles/*parasitology&lt;/keyword&gt;&lt;keyword&gt;Humans&lt;/keyword&gt;&lt;keyword&gt;Insect Bites and Stings/parasitology&lt;/keyword&gt;&lt;keyword&gt;Insect Vectors/*parasitology&lt;/keyword&gt;&lt;keyword&gt;Larva&lt;/keyword&gt;&lt;keyword&gt;Malaria/*transmission&lt;/keyword&gt;&lt;keyword&gt;Papua New Guinea&lt;/keyword&gt;&lt;/keywords&gt;&lt;dates&gt;&lt;year&gt;2002&lt;/year&gt;&lt;pub-dates&gt;&lt;date&gt;Jun&lt;/date&gt;&lt;/pub-dates&gt;&lt;/dates&gt;&lt;isbn&gt;8756-971X (Print)&amp;#xD;8756-971X (Linking)&lt;/isbn&gt;&lt;accession-num&gt;12083350&lt;/accession-num&gt;&lt;urls&gt;&lt;related-urls&gt;&lt;url&gt;https://www.ncbi.nlm.nih.gov/pubmed/12083350&lt;/url&gt;&lt;/related-urls&gt;&lt;/urls&gt;&lt;/record&gt;&lt;/Cite&gt;&lt;/EndNote&gt;</w:instrText>
      </w:r>
      <w:r>
        <w:rPr>
          <w:rFonts w:ascii="Arial" w:hAnsi="Arial" w:cs="Arial"/>
        </w:rPr>
        <w:fldChar w:fldCharType="separate"/>
      </w:r>
      <w:r w:rsidR="00E8013C">
        <w:rPr>
          <w:rFonts w:ascii="Arial" w:hAnsi="Arial" w:cs="Arial"/>
          <w:noProof/>
        </w:rPr>
        <w:t>(77)</w:t>
      </w:r>
      <w:r>
        <w:rPr>
          <w:rFonts w:ascii="Arial" w:hAnsi="Arial" w:cs="Arial"/>
        </w:rPr>
        <w:fldChar w:fldCharType="end"/>
      </w:r>
      <w:r w:rsidR="00F72926" w:rsidRPr="006B0227">
        <w:rPr>
          <w:rFonts w:ascii="Arial" w:hAnsi="Arial" w:cs="Arial"/>
        </w:rPr>
        <w:t xml:space="preserve"> </w:t>
      </w:r>
    </w:p>
    <w:p w14:paraId="747F00A9" w14:textId="5F611CFF" w:rsidR="00E42425" w:rsidRDefault="00E42425" w:rsidP="0047467F"/>
    <w:p w14:paraId="2CC4C634" w14:textId="7C63EF16" w:rsidR="00EB52DC" w:rsidRDefault="00EB52DC" w:rsidP="00CE6024">
      <w:pPr>
        <w:pStyle w:val="Heading4"/>
      </w:pPr>
    </w:p>
    <w:p w14:paraId="74C7F89F" w14:textId="77777777" w:rsidR="00CE6024" w:rsidRDefault="00CE6024">
      <w:pPr>
        <w:rPr>
          <w:rFonts w:asciiTheme="majorHAnsi" w:eastAsiaTheme="majorEastAsia" w:hAnsiTheme="majorHAnsi" w:cstheme="majorBidi"/>
          <w:b/>
          <w:bCs/>
          <w:i/>
          <w:iCs/>
        </w:rPr>
      </w:pPr>
      <w:r>
        <w:br w:type="page"/>
      </w:r>
    </w:p>
    <w:p w14:paraId="0FF4DEC0" w14:textId="5A5E7554" w:rsidR="00A267A8" w:rsidRDefault="00A267A8" w:rsidP="00CE6024">
      <w:pPr>
        <w:pStyle w:val="Heading4"/>
      </w:pPr>
      <w:r w:rsidRPr="00A267A8">
        <w:lastRenderedPageBreak/>
        <w:t>Data used by Swiss TPH in parameterising entomological models</w:t>
      </w:r>
      <w:r>
        <w:tab/>
      </w:r>
      <w:r>
        <w:tab/>
      </w:r>
    </w:p>
    <w:tbl>
      <w:tblPr>
        <w:tblStyle w:val="TableGrid"/>
        <w:tblW w:w="9332" w:type="pct"/>
        <w:tblLook w:val="04A0" w:firstRow="1" w:lastRow="0" w:firstColumn="1" w:lastColumn="0" w:noHBand="0" w:noVBand="1"/>
      </w:tblPr>
      <w:tblGrid>
        <w:gridCol w:w="1849"/>
        <w:gridCol w:w="1777"/>
        <w:gridCol w:w="2128"/>
        <w:gridCol w:w="2165"/>
        <w:gridCol w:w="1143"/>
        <w:gridCol w:w="2618"/>
        <w:gridCol w:w="2618"/>
        <w:gridCol w:w="2615"/>
      </w:tblGrid>
      <w:tr w:rsidR="00A267A8" w14:paraId="4E6F3C6E" w14:textId="77777777" w:rsidTr="00F97689">
        <w:trPr>
          <w:gridAfter w:val="3"/>
          <w:wAfter w:w="2321" w:type="pct"/>
        </w:trPr>
        <w:tc>
          <w:tcPr>
            <w:tcW w:w="547" w:type="pct"/>
          </w:tcPr>
          <w:p w14:paraId="5000899C" w14:textId="77777777" w:rsidR="00A267A8" w:rsidRDefault="00A267A8" w:rsidP="00CE6024">
            <w:pPr>
              <w:pStyle w:val="Heading4"/>
              <w:outlineLvl w:val="3"/>
            </w:pPr>
          </w:p>
        </w:tc>
        <w:tc>
          <w:tcPr>
            <w:tcW w:w="525" w:type="pct"/>
          </w:tcPr>
          <w:p w14:paraId="3FAC055B" w14:textId="77777777" w:rsidR="00A267A8" w:rsidRDefault="00A267A8" w:rsidP="00CE6024">
            <w:pPr>
              <w:pStyle w:val="Heading4"/>
              <w:outlineLvl w:val="3"/>
            </w:pPr>
          </w:p>
        </w:tc>
        <w:tc>
          <w:tcPr>
            <w:tcW w:w="629" w:type="pct"/>
          </w:tcPr>
          <w:p w14:paraId="45564C2D" w14:textId="715430C9" w:rsidR="00A267A8" w:rsidRDefault="00A267A8" w:rsidP="00CE6024">
            <w:pPr>
              <w:pStyle w:val="Heading4"/>
              <w:outlineLvl w:val="3"/>
            </w:pPr>
            <w:r>
              <w:t>Data sources</w:t>
            </w:r>
            <w:r w:rsidR="003226AA">
              <w:t xml:space="preserve"> available</w:t>
            </w:r>
          </w:p>
        </w:tc>
        <w:tc>
          <w:tcPr>
            <w:tcW w:w="640" w:type="pct"/>
          </w:tcPr>
          <w:p w14:paraId="1AB52534" w14:textId="77777777" w:rsidR="00A267A8" w:rsidRDefault="00A267A8" w:rsidP="00CE6024">
            <w:pPr>
              <w:pStyle w:val="Heading4"/>
              <w:outlineLvl w:val="3"/>
            </w:pPr>
          </w:p>
        </w:tc>
        <w:tc>
          <w:tcPr>
            <w:tcW w:w="338" w:type="pct"/>
          </w:tcPr>
          <w:p w14:paraId="326100FA" w14:textId="77777777" w:rsidR="00A267A8" w:rsidRDefault="00A267A8" w:rsidP="00CE6024">
            <w:pPr>
              <w:pStyle w:val="Heading4"/>
              <w:outlineLvl w:val="3"/>
            </w:pPr>
          </w:p>
        </w:tc>
      </w:tr>
      <w:tr w:rsidR="00A267A8" w14:paraId="7ED29AA6" w14:textId="77777777" w:rsidTr="00F97689">
        <w:trPr>
          <w:gridAfter w:val="3"/>
          <w:wAfter w:w="2321" w:type="pct"/>
        </w:trPr>
        <w:tc>
          <w:tcPr>
            <w:tcW w:w="547" w:type="pct"/>
          </w:tcPr>
          <w:p w14:paraId="55220E84" w14:textId="77777777" w:rsidR="00A267A8" w:rsidRDefault="00A267A8" w:rsidP="00CE6024">
            <w:pPr>
              <w:pStyle w:val="Heading4"/>
              <w:outlineLvl w:val="3"/>
            </w:pPr>
          </w:p>
        </w:tc>
        <w:tc>
          <w:tcPr>
            <w:tcW w:w="525" w:type="pct"/>
          </w:tcPr>
          <w:p w14:paraId="1693B3C0" w14:textId="5B4D8C87" w:rsidR="00A267A8" w:rsidRDefault="00A267A8" w:rsidP="00CE6024">
            <w:pPr>
              <w:pStyle w:val="Heading4"/>
              <w:outlineLvl w:val="3"/>
            </w:pPr>
            <w:r>
              <w:t>Swiss TPH publication</w:t>
            </w:r>
            <w:r w:rsidR="003226AA">
              <w:t xml:space="preserve"> explaining the </w:t>
            </w:r>
            <w:proofErr w:type="spellStart"/>
            <w:r w:rsidR="003226AA">
              <w:t>paramerisation</w:t>
            </w:r>
            <w:proofErr w:type="spellEnd"/>
          </w:p>
        </w:tc>
        <w:tc>
          <w:tcPr>
            <w:tcW w:w="629" w:type="pct"/>
          </w:tcPr>
          <w:p w14:paraId="3B637F67" w14:textId="28BCB124" w:rsidR="00A267A8" w:rsidRDefault="00A267A8" w:rsidP="00CE6024">
            <w:pPr>
              <w:pStyle w:val="Heading4"/>
              <w:outlineLvl w:val="3"/>
            </w:pPr>
            <w:r>
              <w:t>Africa</w:t>
            </w:r>
          </w:p>
        </w:tc>
        <w:tc>
          <w:tcPr>
            <w:tcW w:w="640" w:type="pct"/>
          </w:tcPr>
          <w:p w14:paraId="731B6429" w14:textId="69E4810D" w:rsidR="00A267A8" w:rsidRDefault="00A267A8" w:rsidP="00CE6024">
            <w:pPr>
              <w:pStyle w:val="Heading4"/>
              <w:outlineLvl w:val="3"/>
            </w:pPr>
            <w:proofErr w:type="spellStart"/>
            <w:r>
              <w:t>S.</w:t>
            </w:r>
            <w:proofErr w:type="gramStart"/>
            <w:r>
              <w:t>E.Asia</w:t>
            </w:r>
            <w:proofErr w:type="spellEnd"/>
            <w:proofErr w:type="gramEnd"/>
            <w:r>
              <w:t xml:space="preserve"> and Oceania</w:t>
            </w:r>
          </w:p>
        </w:tc>
        <w:tc>
          <w:tcPr>
            <w:tcW w:w="338" w:type="pct"/>
          </w:tcPr>
          <w:p w14:paraId="7CDE7F9D" w14:textId="7E37BACB" w:rsidR="00A267A8" w:rsidRDefault="00A267A8" w:rsidP="00CE6024">
            <w:pPr>
              <w:pStyle w:val="Heading4"/>
              <w:outlineLvl w:val="3"/>
            </w:pPr>
            <w:r>
              <w:t>Americas</w:t>
            </w:r>
          </w:p>
        </w:tc>
      </w:tr>
      <w:tr w:rsidR="00CE6024" w14:paraId="17DF828E" w14:textId="77777777" w:rsidTr="004965A8">
        <w:trPr>
          <w:gridAfter w:val="3"/>
          <w:wAfter w:w="2321" w:type="pct"/>
        </w:trPr>
        <w:tc>
          <w:tcPr>
            <w:tcW w:w="2679" w:type="pct"/>
            <w:gridSpan w:val="5"/>
          </w:tcPr>
          <w:p w14:paraId="52FB9066" w14:textId="1BA8D752" w:rsidR="00CE6024" w:rsidRDefault="00CE6024" w:rsidP="00CE6024">
            <w:pPr>
              <w:pStyle w:val="Heading4"/>
              <w:outlineLvl w:val="3"/>
            </w:pPr>
            <w:r w:rsidRPr="00CE6024">
              <w:t>Mosquito bionomics in the absence of intervention</w:t>
            </w:r>
          </w:p>
        </w:tc>
      </w:tr>
      <w:tr w:rsidR="007134D6" w14:paraId="3D87910A" w14:textId="77777777" w:rsidTr="00F97689">
        <w:trPr>
          <w:gridAfter w:val="3"/>
          <w:wAfter w:w="2321" w:type="pct"/>
          <w:trHeight w:val="883"/>
        </w:trPr>
        <w:tc>
          <w:tcPr>
            <w:tcW w:w="547" w:type="pct"/>
          </w:tcPr>
          <w:p w14:paraId="74A051D5" w14:textId="77777777" w:rsidR="00EB52DC" w:rsidRPr="007057F9" w:rsidRDefault="00EB52DC" w:rsidP="00CF30D4">
            <w:bookmarkStart w:id="3" w:name="_Hlk24044097"/>
            <w:bookmarkStart w:id="4" w:name="_GoBack" w:colFirst="3" w:colLast="3"/>
            <w:r w:rsidRPr="007057F9">
              <w:t>Human blood index</w:t>
            </w:r>
          </w:p>
        </w:tc>
        <w:tc>
          <w:tcPr>
            <w:tcW w:w="525" w:type="pct"/>
          </w:tcPr>
          <w:p w14:paraId="457046D3" w14:textId="4E89ECD7" w:rsidR="00EB52DC" w:rsidRPr="00CE6024" w:rsidRDefault="00C10771" w:rsidP="00E8013C">
            <w:r w:rsidRPr="00CE6024">
              <w:fldChar w:fldCharType="begin">
                <w:fldData xml:space="preserve">PEVuZE5vdGU+PENpdGU+PEF1dGhvcj5CcmlldDwvQXV0aG9yPjxZZWFyPjIwMTk8L1llYXI+PFJl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</w:fldData>
              </w:fldChar>
            </w:r>
            <w:r w:rsidR="00E8013C" w:rsidRPr="00CE6024">
              <w:instrText xml:space="preserve"> ADDIN EN.CITE </w:instrText>
            </w:r>
            <w:r w:rsidR="00E8013C" w:rsidRPr="00CE6024">
              <w:fldChar w:fldCharType="begin">
                <w:fldData xml:space="preserve">PEVuZE5vdGU+PENpdGU+PEF1dGhvcj5CcmlldDwvQXV0aG9yPjxZZWFyPjIwMTk8L1llYXI+PFJl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</w:fldData>
              </w:fldChar>
            </w:r>
            <w:r w:rsidR="00E8013C" w:rsidRPr="00CE6024">
              <w:instrText xml:space="preserve"> ADDIN EN.CITE.DATA </w:instrText>
            </w:r>
            <w:r w:rsidR="00E8013C" w:rsidRPr="00CE6024">
              <w:fldChar w:fldCharType="end"/>
            </w:r>
            <w:r w:rsidRPr="00CE6024">
              <w:fldChar w:fldCharType="separate"/>
            </w:r>
            <w:r w:rsidR="00E8013C" w:rsidRPr="00CE6024">
              <w:t>(78)</w:t>
            </w:r>
            <w:r w:rsidRPr="00CE6024">
              <w:fldChar w:fldCharType="end"/>
            </w:r>
          </w:p>
        </w:tc>
        <w:tc>
          <w:tcPr>
            <w:tcW w:w="629" w:type="pct"/>
          </w:tcPr>
          <w:p w14:paraId="7F59DC99" w14:textId="456FAD12" w:rsidR="00EB52DC" w:rsidRPr="00CE6024" w:rsidRDefault="00C10771" w:rsidP="00C10771">
            <w:r w:rsidRPr="00CE6024">
              <w:fldChar w:fldCharType="begin"/>
            </w:r>
            <w:r w:rsidRPr="00CE6024">
              <w:instrText xml:space="preserve"> ADDIN EN.CITE &lt;EndNote&gt;&lt;Cite&gt;&lt;Author&gt;Massey&lt;/Author&gt;&lt;Year&gt;2016&lt;/Year&gt;&lt;RecNum&gt;4338&lt;/RecNum&gt;&lt;DisplayText&gt;(1)&lt;/DisplayText&gt;&lt;record&gt;&lt;rec-number&gt;4338&lt;/rec-number&gt;&lt;foreign-keys&gt;&lt;key app="EN" db-id="t5fr2ttw2d05wfe0xv0ppw9kwp9t099v2f59" timestamp="1553594720"&gt;4338&lt;/key&gt;&lt;/foreign-keys&gt;&lt;ref-type name="Journal Article"&gt;17&lt;/ref-type&gt;&lt;contributors&gt;&lt;authors&gt;&lt;author&gt;Massey, N. C.&lt;/author&gt;&lt;author&gt;Garrod, G.&lt;/author&gt;&lt;author&gt;Wiebe, A.&lt;/author&gt;&lt;author&gt;Henry, A. J.&lt;/author&gt;&lt;author&gt;Huang, Z.&lt;/author&gt;&lt;author&gt;Moyes, C. L.&lt;/author&gt;&lt;author&gt;Sinka, M. E.&lt;/author&gt;&lt;/authors&gt;&lt;/contributors&gt;&lt;auth-address&gt;Spatial Ecology &amp;amp;Epidemiology Group, Wellcome Trust Centre for Human Genetics, University of Oxford, Oxford, OX3 7BN, UK.&amp;#xD;Spatial Ecology &amp;amp;Epidemiology Group, Department of Zoology, University of Oxford, Oxford, OX1 3PS, UK.&lt;/auth-address&gt;&lt;titles&gt;&lt;title&gt;A global bionomic database for the dominant vectors of human malaria&lt;/title&gt;&lt;secondary-title&gt;Sci Data&lt;/secondary-title&gt;&lt;/titles&gt;&lt;periodical&gt;&lt;full-title&gt;Sci Data&lt;/full-title&gt;&lt;/periodical&gt;&lt;pages&gt;160014&lt;/pages&gt;&lt;volume&gt;3&lt;/volume&gt;&lt;edition&gt;2016/03/02&lt;/edition&gt;&lt;keywords&gt;&lt;keyword&gt;Animals&lt;/keyword&gt;&lt;keyword&gt;*Anopheles/physiology&lt;/keyword&gt;&lt;keyword&gt;*Databases, Factual&lt;/keyword&gt;&lt;keyword&gt;Humans&lt;/keyword&gt;&lt;keyword&gt;*Insect Vectors&lt;/keyword&gt;&lt;keyword&gt;Malaria/epidemiology/*transmission&lt;/keyword&gt;&lt;/keywords&gt;&lt;dates&gt;&lt;year&gt;2016&lt;/year&gt;&lt;pub-dates&gt;&lt;date&gt;Mar 1&lt;/date&gt;&lt;/pub-dates&gt;&lt;/dates&gt;&lt;isbn&gt;2052-4463 (Electronic)&amp;#xD;2052-4463 (Linking)&lt;/isbn&gt;&lt;accession-num&gt;26927852&lt;/accession-num&gt;&lt;urls&gt;&lt;related-urls&gt;&lt;url&gt;https://www.ncbi.nlm.nih.gov/pubmed/26927852&lt;/url&gt;&lt;/related-urls&gt;&lt;/urls&gt;&lt;custom2&gt;PMC4772652&lt;/custom2&gt;&lt;electronic-resource-num&gt;10.1038/sdata.2016.14&lt;/electronic-resource-num&gt;&lt;/record&gt;&lt;/Cite&gt;&lt;/EndNote&gt;</w:instrText>
            </w:r>
            <w:r w:rsidRPr="00CE6024">
              <w:fldChar w:fldCharType="separate"/>
            </w:r>
            <w:r w:rsidRPr="00CE6024">
              <w:t>(1)</w:t>
            </w:r>
            <w:r w:rsidRPr="00CE6024">
              <w:fldChar w:fldCharType="end"/>
            </w:r>
          </w:p>
        </w:tc>
        <w:tc>
          <w:tcPr>
            <w:tcW w:w="640" w:type="pct"/>
          </w:tcPr>
          <w:p w14:paraId="3570D284" w14:textId="570453D1" w:rsidR="00EB52DC" w:rsidRPr="00CE6024" w:rsidRDefault="00C10771" w:rsidP="004965A8">
            <w:r w:rsidRPr="00CE6024">
              <w:fldChar w:fldCharType="begin"/>
            </w:r>
            <w:r w:rsidRPr="00CE6024">
              <w:instrText xml:space="preserve"> ADDIN EN.CITE &lt;EndNote&gt;&lt;Cite&gt;&lt;Author&gt;Massey&lt;/Author&gt;&lt;Year&gt;2016&lt;/Year&gt;&lt;RecNum&gt;4338&lt;/RecNum&gt;&lt;DisplayText&gt;(1)&lt;/DisplayText&gt;&lt;record&gt;&lt;rec-number&gt;4338&lt;/rec-number&gt;&lt;foreign-keys&gt;&lt;key app="EN" db-id="t5fr2ttw2d05wfe0xv0ppw9kwp9t099v2f59" timestamp="1553594720"&gt;4338&lt;/key&gt;&lt;/foreign-keys&gt;&lt;ref-type name="Journal Article"&gt;17&lt;/ref-type&gt;&lt;contributors&gt;&lt;authors&gt;&lt;author&gt;Massey, N. C.&lt;/author&gt;&lt;author&gt;Garrod, G.&lt;/author&gt;&lt;author&gt;Wiebe, A.&lt;/author&gt;&lt;author&gt;Henry, A. J.&lt;/author&gt;&lt;author&gt;Huang, Z.&lt;/author&gt;&lt;author&gt;Moyes, C. L.&lt;/author&gt;&lt;author&gt;Sinka, M. E.&lt;/author&gt;&lt;/authors&gt;&lt;/contributors&gt;&lt;auth-address&gt;Spatial Ecology &amp;amp;Epidemiology Group, Wellcome Trust Centre for Human Genetics, University of Oxford, Oxford, OX3 7BN, UK.&amp;#xD;Spatial Ecology &amp;amp;Epidemiology Group, Department of Zoology, University of Oxford, Oxford, OX1 3PS, UK.&lt;/auth-address&gt;&lt;titles&gt;&lt;title&gt;A global bionomic database for the dominant vectors of human malaria&lt;/title&gt;&lt;secondary-title&gt;Sci Data&lt;/secondary-title&gt;&lt;/titles&gt;&lt;periodical&gt;&lt;full-title&gt;Sci Data&lt;/full-title&gt;&lt;/periodical&gt;&lt;pages&gt;160014&lt;/pages&gt;&lt;volume&gt;3&lt;/volume&gt;&lt;edition&gt;2016/03/02&lt;/edition&gt;&lt;keywords&gt;&lt;keyword&gt;Animals&lt;/keyword&gt;&lt;keyword&gt;*Anopheles/physiology&lt;/keyword&gt;&lt;keyword&gt;*Databases, Factual&lt;/keyword&gt;&lt;keyword&gt;Humans&lt;/keyword&gt;&lt;keyword&gt;*Insect Vectors&lt;/keyword&gt;&lt;keyword&gt;Malaria/epidemiology/*transmission&lt;/keyword&gt;&lt;/keywords&gt;&lt;dates&gt;&lt;year&gt;2016&lt;/year&gt;&lt;pub-dates&gt;&lt;date&gt;Mar 1&lt;/date&gt;&lt;/pub-dates&gt;&lt;/dates&gt;&lt;isbn&gt;2052-4463 (Electronic)&amp;#xD;2052-4463 (Linking)&lt;/isbn&gt;&lt;accession-num&gt;26927852&lt;/accession-num&gt;&lt;urls&gt;&lt;related-urls&gt;&lt;url&gt;https://www.ncbi.nlm.nih.gov/pubmed/26927852&lt;/url&gt;&lt;/related-urls&gt;&lt;/urls&gt;&lt;custom2&gt;PMC4772652&lt;/custom2&gt;&lt;electronic-resource-num&gt;10.1038/sdata.2016.14&lt;/electronic-resource-num&gt;&lt;/record&gt;&lt;/Cite&gt;&lt;/EndNote&gt;</w:instrText>
            </w:r>
            <w:r w:rsidRPr="00CE6024">
              <w:fldChar w:fldCharType="separate"/>
            </w:r>
            <w:r w:rsidRPr="00CE6024">
              <w:t>(1)</w:t>
            </w:r>
            <w:r w:rsidRPr="00CE6024">
              <w:fldChar w:fldCharType="end"/>
            </w:r>
            <w:r w:rsidR="00F72926" w:rsidRPr="00CE6024">
              <w:t xml:space="preserve"> </w:t>
            </w:r>
            <w:r w:rsidRPr="00CE6024">
              <w:fldChar w:fldCharType="begin">
                <w:fldData xml:space="preserve">PEVuZE5vdGU+PENpdGU+PEF1dGhvcj5CdWdvcm88L0F1dGhvcj48WWVhcj4yMDExPC9ZZWFyPjxS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</w:fldData>
              </w:fldChar>
            </w:r>
            <w:r w:rsidR="00E8013C" w:rsidRPr="00CE6024">
              <w:instrText xml:space="preserve"> ADDIN EN.CITE </w:instrText>
            </w:r>
            <w:r w:rsidR="00E8013C" w:rsidRPr="00CE6024">
              <w:fldChar w:fldCharType="begin">
                <w:fldData xml:space="preserve">PEVuZE5vdGU+PENpdGU+PEF1dGhvcj5CdWdvcm88L0F1dGhvcj48WWVhcj4yMDExPC9ZZWFyPjxS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</w:fldData>
              </w:fldChar>
            </w:r>
            <w:r w:rsidR="00E8013C" w:rsidRPr="00CE6024">
              <w:instrText xml:space="preserve"> ADDIN EN.CITE.DATA </w:instrText>
            </w:r>
            <w:r w:rsidR="00E8013C" w:rsidRPr="00CE6024">
              <w:fldChar w:fldCharType="end"/>
            </w:r>
            <w:r w:rsidRPr="00CE6024">
              <w:fldChar w:fldCharType="separate"/>
            </w:r>
            <w:r w:rsidR="00E8013C" w:rsidRPr="00CE6024">
              <w:t>(79, 80)</w:t>
            </w:r>
            <w:r w:rsidRPr="00CE6024">
              <w:fldChar w:fldCharType="end"/>
            </w:r>
            <w:r w:rsidR="006B0227" w:rsidRPr="00CE6024">
              <w:t xml:space="preserve">, </w:t>
            </w:r>
            <w:r w:rsidRPr="00CE6024">
              <w:fldChar w:fldCharType="begin">
                <w:fldData xml:space="preserve">PEVuZE5vdGU+PENpdGU+PEF1dGhvcj5IaWk8L0F1dGhvcj48WWVhcj4xOTk3PC9ZZWFyPjxSZWNO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</w:fldData>
              </w:fldChar>
            </w:r>
            <w:r w:rsidR="00E8013C" w:rsidRPr="00CE6024">
              <w:instrText xml:space="preserve"> ADDIN EN.CITE </w:instrText>
            </w:r>
            <w:r w:rsidR="00E8013C" w:rsidRPr="00CE6024">
              <w:fldChar w:fldCharType="begin">
                <w:fldData xml:space="preserve">PEVuZE5vdGU+PENpdGU+PEF1dGhvcj5IaWk8L0F1dGhvcj48WWVhcj4xOTk3PC9ZZWFyPjxSZWNO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</w:fldData>
              </w:fldChar>
            </w:r>
            <w:r w:rsidR="00E8013C" w:rsidRPr="00CE6024">
              <w:instrText xml:space="preserve"> ADDIN EN.CITE.DATA </w:instrText>
            </w:r>
            <w:r w:rsidR="00E8013C" w:rsidRPr="00CE6024">
              <w:fldChar w:fldCharType="end"/>
            </w:r>
            <w:r w:rsidRPr="00CE6024">
              <w:fldChar w:fldCharType="separate"/>
            </w:r>
            <w:r w:rsidR="00E8013C" w:rsidRPr="00CE6024">
              <w:t>(81)</w:t>
            </w:r>
            <w:r w:rsidRPr="00CE6024">
              <w:fldChar w:fldCharType="end"/>
            </w:r>
            <w:r w:rsidR="006B0227" w:rsidRPr="00CE6024">
              <w:t xml:space="preserve"> </w:t>
            </w:r>
            <w:r w:rsidRPr="00CE6024">
              <w:fldChar w:fldCharType="begin">
                <w:fldData xml:space="preserve">PEVuZE5vdGU+PENpdGU+PEF1dGhvcj5DaGFybHdvb2Q8L0F1dGhvcj48WWVhcj4xOTg3PC9ZZWFy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</w:fldData>
              </w:fldChar>
            </w:r>
            <w:r w:rsidRPr="00CE6024">
              <w:instrText xml:space="preserve"> ADDIN EN.CITE </w:instrText>
            </w:r>
            <w:r w:rsidRPr="00CE6024">
              <w:fldChar w:fldCharType="begin">
                <w:fldData xml:space="preserve">PEVuZE5vdGU+PENpdGU+PEF1dGhvcj5DaGFybHdvb2Q8L0F1dGhvcj48WWVhcj4xOTg3PC9ZZWFy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</w:fldData>
              </w:fldChar>
            </w:r>
            <w:r w:rsidRPr="00CE6024">
              <w:instrText xml:space="preserve"> ADDIN EN.CITE.DATA </w:instrText>
            </w:r>
            <w:r w:rsidRPr="00CE6024">
              <w:fldChar w:fldCharType="end"/>
            </w:r>
            <w:r w:rsidRPr="00CE6024">
              <w:fldChar w:fldCharType="separate"/>
            </w:r>
            <w:r w:rsidRPr="00CE6024">
              <w:t>(42)</w:t>
            </w:r>
            <w:r w:rsidRPr="00CE6024">
              <w:fldChar w:fldCharType="end"/>
            </w:r>
            <w:r w:rsidR="006B0227" w:rsidRPr="00CE6024">
              <w:t xml:space="preserve"> </w:t>
            </w:r>
            <w:r w:rsidRPr="00CE6024">
              <w:fldChar w:fldCharType="begin">
                <w:fldData xml:space="preserve">PEVuZE5vdGU+PENpdGU+PEF1dGhvcj5HcmF2ZXM8L0F1dGhvcj48WWVhcj4xOTkwPC9ZZWFyPjxS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</w:fldData>
              </w:fldChar>
            </w:r>
            <w:r w:rsidRPr="00CE6024">
              <w:instrText xml:space="preserve"> ADDIN EN.CITE </w:instrText>
            </w:r>
            <w:r w:rsidRPr="00CE6024">
              <w:fldChar w:fldCharType="begin">
                <w:fldData xml:space="preserve">PEVuZE5vdGU+PENpdGU+PEF1dGhvcj5HcmF2ZXM8L0F1dGhvcj48WWVhcj4xOTkwPC9ZZWFyPjxS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</w:fldData>
              </w:fldChar>
            </w:r>
            <w:r w:rsidRPr="00CE6024">
              <w:instrText xml:space="preserve"> ADDIN EN.CITE.DATA </w:instrText>
            </w:r>
            <w:r w:rsidRPr="00CE6024">
              <w:fldChar w:fldCharType="end"/>
            </w:r>
            <w:r w:rsidRPr="00CE6024">
              <w:fldChar w:fldCharType="separate"/>
            </w:r>
            <w:r w:rsidRPr="00CE6024">
              <w:t>(5, 9)</w:t>
            </w:r>
            <w:r w:rsidRPr="00CE6024">
              <w:fldChar w:fldCharType="end"/>
            </w:r>
            <w:r w:rsidR="004965A8">
              <w:rPr>
                <w:rFonts w:ascii="Segoe UI" w:hAnsi="Segoe UI" w:cs="Segoe UI"/>
                <w:color w:val="000000"/>
                <w:sz w:val="18"/>
                <w:szCs w:val="18"/>
                <w:lang w:val="en-US"/>
              </w:rPr>
              <w:fldChar w:fldCharType="begin"/>
            </w:r>
            <w:r w:rsidR="004965A8">
              <w:rPr>
                <w:rFonts w:ascii="Segoe UI" w:hAnsi="Segoe UI" w:cs="Segoe UI"/>
                <w:color w:val="000000"/>
                <w:sz w:val="18"/>
                <w:szCs w:val="18"/>
                <w:lang w:val="en-US"/>
              </w:rPr>
              <w:instrText xml:space="preserve"> ADDIN EN.CITE &lt;EndNote&gt;&lt;Cite&gt;&lt;Author&gt;Schultz&lt;/Author&gt;&lt;Year&gt;1993&lt;/Year&gt;&lt;RecNum&gt;5620&lt;/RecNum&gt;&lt;DisplayText&gt;(Schultz, 1993)&lt;/DisplayText&gt;&lt;record&gt;&lt;rec-number&gt;5620&lt;/rec-number&gt;&lt;foreign-keys&gt;&lt;key app="EN" db-id="t5fr2ttw2d05wfe0xv0ppw9kwp9t099v2f59" timestamp="1573062778"&gt;5620&lt;/key&gt;&lt;/foreign-keys&gt;&lt;ref-type name="Journal Article"&gt;17&lt;/ref-type&gt;&lt;contributors&gt;&lt;authors&gt;&lt;author&gt;Schultz, G.W.&lt;/author&gt;&lt;/authors&gt;&lt;/contributors&gt;&lt;titles&gt;&lt;title&gt;A survey of the mosquitos (Diptera: Culicidae) of Napsan, Palawan, Republic of the Philippines. &lt;/title&gt;&lt;secondary-title&gt;Southeast Asian J Trop Med Public Health.&lt;/secondary-title&gt;&lt;/titles&gt;&lt;periodical&gt;&lt;full-title&gt;Southeast Asian J Trop Med Public Health.&lt;/full-title&gt;&lt;/periodical&gt;&lt;pages&gt;376-83&lt;/pages&gt;&lt;volume&gt;24&lt;/volume&gt;&lt;number&gt;2&lt;/number&gt;&lt;dates&gt;&lt;year&gt;1993&lt;/year&gt;&lt;/dates&gt;&lt;urls&gt;&lt;/urls&gt;&lt;/record&gt;&lt;/Cite&gt;&lt;/EndNote&gt;</w:instrText>
            </w:r>
            <w:r w:rsidR="004965A8">
              <w:rPr>
                <w:rFonts w:ascii="Segoe UI" w:hAnsi="Segoe UI" w:cs="Segoe UI"/>
                <w:color w:val="000000"/>
                <w:sz w:val="18"/>
                <w:szCs w:val="18"/>
                <w:lang w:val="en-US"/>
              </w:rPr>
              <w:fldChar w:fldCharType="separate"/>
            </w:r>
            <w:r w:rsidR="004965A8">
              <w:rPr>
                <w:rFonts w:ascii="Segoe UI" w:hAnsi="Segoe UI" w:cs="Segoe UI"/>
                <w:noProof/>
                <w:color w:val="000000"/>
                <w:sz w:val="18"/>
                <w:szCs w:val="18"/>
                <w:lang w:val="en-US"/>
              </w:rPr>
              <w:t>(Schultz, 1993)</w:t>
            </w:r>
            <w:r w:rsidR="004965A8">
              <w:rPr>
                <w:rFonts w:ascii="Segoe UI" w:hAnsi="Segoe UI" w:cs="Segoe UI"/>
                <w:color w:val="000000"/>
                <w:sz w:val="18"/>
                <w:szCs w:val="18"/>
                <w:lang w:val="en-US"/>
              </w:rPr>
              <w:fldChar w:fldCharType="end"/>
            </w:r>
          </w:p>
        </w:tc>
        <w:tc>
          <w:tcPr>
            <w:tcW w:w="338" w:type="pct"/>
          </w:tcPr>
          <w:p w14:paraId="4448F263" w14:textId="7DB9975A" w:rsidR="00EB52DC" w:rsidRPr="00CE6024" w:rsidRDefault="00C10771" w:rsidP="00E8013C">
            <w:r w:rsidRPr="00CE6024">
              <w:fldChar w:fldCharType="begin">
                <w:fldData xml:space="preserve">PEVuZE5vdGU+PENpdGU+PEF1dGhvcj5NYXNzZXk8L0F1dGhvcj48WWVhcj4yMDE2PC9ZZWFyPjxS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</w:fldData>
              </w:fldChar>
            </w:r>
            <w:r w:rsidR="00E8013C" w:rsidRPr="00CE6024">
              <w:instrText xml:space="preserve"> ADDIN EN.CITE </w:instrText>
            </w:r>
            <w:r w:rsidR="00E8013C" w:rsidRPr="00CE6024">
              <w:fldChar w:fldCharType="begin">
                <w:fldData xml:space="preserve">PEVuZE5vdGU+PENpdGU+PEF1dGhvcj5NYXNzZXk8L0F1dGhvcj48WWVhcj4yMDE2PC9ZZWFyPjxS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</w:fldData>
              </w:fldChar>
            </w:r>
            <w:r w:rsidR="00E8013C" w:rsidRPr="00CE6024">
              <w:instrText xml:space="preserve"> ADDIN EN.CITE.DATA </w:instrText>
            </w:r>
            <w:r w:rsidR="00E8013C" w:rsidRPr="00CE6024">
              <w:fldChar w:fldCharType="end"/>
            </w:r>
            <w:r w:rsidRPr="00CE6024">
              <w:fldChar w:fldCharType="separate"/>
            </w:r>
            <w:r w:rsidR="00E8013C" w:rsidRPr="00CE6024">
              <w:t>(1, 19, 73, 82)</w:t>
            </w:r>
            <w:r w:rsidRPr="00CE6024">
              <w:fldChar w:fldCharType="end"/>
            </w:r>
          </w:p>
        </w:tc>
      </w:tr>
      <w:tr w:rsidR="007134D6" w:rsidRPr="006B0227" w14:paraId="2A929B4B" w14:textId="77777777" w:rsidTr="00F97689">
        <w:trPr>
          <w:gridAfter w:val="3"/>
          <w:wAfter w:w="2321" w:type="pct"/>
        </w:trPr>
        <w:tc>
          <w:tcPr>
            <w:tcW w:w="547" w:type="pct"/>
          </w:tcPr>
          <w:p w14:paraId="14D3F4A4" w14:textId="77777777" w:rsidR="00EB52DC" w:rsidRPr="007057F9" w:rsidRDefault="00EB52DC" w:rsidP="00CF30D4">
            <w:r w:rsidRPr="00CE6024">
              <w:t>Biting rhythm</w:t>
            </w:r>
          </w:p>
        </w:tc>
        <w:tc>
          <w:tcPr>
            <w:tcW w:w="525" w:type="pct"/>
          </w:tcPr>
          <w:p w14:paraId="225D0069" w14:textId="1FFA3D26" w:rsidR="00EB52DC" w:rsidRPr="00CE6024" w:rsidRDefault="00C10771" w:rsidP="00E8013C">
            <w:r w:rsidRPr="00CE6024">
              <w:fldChar w:fldCharType="begin">
                <w:fldData xml:space="preserve">PEVuZE5vdGU+PENpdGU+PEF1dGhvcj5CcmlldDwvQXV0aG9yPjxZZWFyPjIwMTk8L1llYXI+PFJl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</w:fldData>
              </w:fldChar>
            </w:r>
            <w:r w:rsidR="00E8013C" w:rsidRPr="00CE6024">
              <w:instrText xml:space="preserve"> ADDIN EN.CITE </w:instrText>
            </w:r>
            <w:r w:rsidR="00E8013C" w:rsidRPr="00CE6024">
              <w:fldChar w:fldCharType="begin">
                <w:fldData xml:space="preserve">PEVuZE5vdGU+PENpdGU+PEF1dGhvcj5CcmlldDwvQXV0aG9yPjxZZWFyPjIwMTk8L1llYXI+PFJl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</w:fldData>
              </w:fldChar>
            </w:r>
            <w:r w:rsidR="00E8013C" w:rsidRPr="00CE6024">
              <w:instrText xml:space="preserve"> ADDIN EN.CITE.DATA </w:instrText>
            </w:r>
            <w:r w:rsidR="00E8013C" w:rsidRPr="00CE6024">
              <w:fldChar w:fldCharType="end"/>
            </w:r>
            <w:r w:rsidRPr="00CE6024">
              <w:fldChar w:fldCharType="separate"/>
            </w:r>
            <w:r w:rsidR="00E8013C" w:rsidRPr="00CE6024">
              <w:t>(78)</w:t>
            </w:r>
            <w:r w:rsidRPr="00CE6024">
              <w:fldChar w:fldCharType="end"/>
            </w:r>
          </w:p>
        </w:tc>
        <w:tc>
          <w:tcPr>
            <w:tcW w:w="629" w:type="pct"/>
          </w:tcPr>
          <w:p w14:paraId="64E584E6" w14:textId="230D811A" w:rsidR="00EB52DC" w:rsidRPr="00CE6024" w:rsidRDefault="00C10771" w:rsidP="00C10771">
            <w:r>
              <w:fldChar w:fldCharType="begin">
                <w:fldData xml:space="preserve">PEVuZE5vdGU+PENpdGU+PEF1dGhvcj5TaGVycmFyZC1TbWl0aDwvQXV0aG9yPjxZZWFyPjIwMTk8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=
</w:fldData>
              </w:fldChar>
            </w:r>
            <w:r>
              <w:instrText xml:space="preserve"> ADDIN EN.CITE </w:instrText>
            </w:r>
            <w:r>
              <w:fldChar w:fldCharType="begin">
                <w:fldData xml:space="preserve">PEVuZE5vdGU+PENpdGU+PEF1dGhvcj5TaGVycmFyZC1TbWl0aDwvQXV0aG9yPjxZZWFyPjIwMTk8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=
</w:fldData>
              </w:fldChar>
            </w:r>
            <w:r>
              <w:instrText xml:space="preserve"> ADDIN EN.CITE.DATA </w:instrText>
            </w:r>
            <w:r>
              <w:fldChar w:fldCharType="end"/>
            </w:r>
            <w:r>
              <w:fldChar w:fldCharType="separate"/>
            </w:r>
            <w:r>
              <w:t>(27)</w:t>
            </w:r>
            <w:r>
              <w:fldChar w:fldCharType="end"/>
            </w:r>
          </w:p>
        </w:tc>
        <w:tc>
          <w:tcPr>
            <w:tcW w:w="640" w:type="pct"/>
          </w:tcPr>
          <w:p w14:paraId="542853B4" w14:textId="2AE10375" w:rsidR="00EB52DC" w:rsidRPr="00CE6024" w:rsidRDefault="00C10771" w:rsidP="00C10771">
            <w:r w:rsidRPr="00CE6024">
              <w:fldChar w:fldCharType="begin">
                <w:fldData xml:space="preserve">PEVuZE5vdGU+PENpdGU+PEF1dGhvcj5SaXR0aGlzb248L0F1dGhvcj48WWVhcj4yMDE0PC9ZZWFy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</w:fldData>
              </w:fldChar>
            </w:r>
            <w:r w:rsidRPr="00CE6024">
              <w:instrText xml:space="preserve"> ADDIN EN.CITE </w:instrText>
            </w:r>
            <w:r w:rsidRPr="00CE6024">
              <w:fldChar w:fldCharType="begin">
                <w:fldData xml:space="preserve">PEVuZE5vdGU+PENpdGU+PEF1dGhvcj5SaXR0aGlzb248L0F1dGhvcj48WWVhcj4yMDE0PC9ZZWFy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</w:fldData>
              </w:fldChar>
            </w:r>
            <w:r w:rsidRPr="00CE6024">
              <w:instrText xml:space="preserve"> ADDIN EN.CITE.DATA </w:instrText>
            </w:r>
            <w:r w:rsidRPr="00CE6024">
              <w:fldChar w:fldCharType="end"/>
            </w:r>
            <w:r w:rsidRPr="00CE6024">
              <w:fldChar w:fldCharType="separate"/>
            </w:r>
            <w:r w:rsidRPr="00CE6024">
              <w:t>(13, 28-32)</w:t>
            </w:r>
            <w:r w:rsidRPr="00CE6024">
              <w:fldChar w:fldCharType="end"/>
            </w:r>
            <w:r w:rsidR="003E09AF" w:rsidRPr="00CE6024">
              <w:t>.</w:t>
            </w:r>
          </w:p>
        </w:tc>
        <w:tc>
          <w:tcPr>
            <w:tcW w:w="338" w:type="pct"/>
          </w:tcPr>
          <w:p w14:paraId="2A200CAA" w14:textId="5E725E56" w:rsidR="00EB52DC" w:rsidRPr="00CE6024" w:rsidRDefault="00C10771" w:rsidP="00E8013C">
            <w:r w:rsidRPr="00CE6024">
              <w:fldChar w:fldCharType="begin">
                <w:fldData xml:space="preserve">PEVuZE5vdGU+PENpdGU+PEF1dGhvcj5UYXlsb3I8L0F1dGhvcj48WWVhcj4xOTY2PC9ZZWFyPjxS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</w:fldData>
              </w:fldChar>
            </w:r>
            <w:r w:rsidR="00E8013C" w:rsidRPr="00CE6024">
              <w:instrText xml:space="preserve"> ADDIN EN.CITE </w:instrText>
            </w:r>
            <w:r w:rsidR="00E8013C" w:rsidRPr="00CE6024">
              <w:fldChar w:fldCharType="begin">
                <w:fldData xml:space="preserve">PEVuZE5vdGU+PENpdGU+PEF1dGhvcj5UYXlsb3I8L0F1dGhvcj48WWVhcj4xOTY2PC9ZZWFyPjxS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</w:fldData>
              </w:fldChar>
            </w:r>
            <w:r w:rsidR="00E8013C" w:rsidRPr="00CE6024">
              <w:instrText xml:space="preserve"> ADDIN EN.CITE.DATA </w:instrText>
            </w:r>
            <w:r w:rsidR="00E8013C" w:rsidRPr="00CE6024">
              <w:fldChar w:fldCharType="end"/>
            </w:r>
            <w:r w:rsidRPr="00CE6024">
              <w:fldChar w:fldCharType="separate"/>
            </w:r>
            <w:r w:rsidR="00E8013C" w:rsidRPr="00CE6024">
              <w:t>(20, 22, 24, 33, 78)</w:t>
            </w:r>
            <w:r w:rsidRPr="00CE6024">
              <w:fldChar w:fldCharType="end"/>
            </w:r>
          </w:p>
        </w:tc>
      </w:tr>
      <w:tr w:rsidR="007134D6" w14:paraId="6CF2C5D2" w14:textId="77777777" w:rsidTr="00F97689">
        <w:trPr>
          <w:gridAfter w:val="3"/>
          <w:wAfter w:w="2321" w:type="pct"/>
        </w:trPr>
        <w:tc>
          <w:tcPr>
            <w:tcW w:w="547" w:type="pct"/>
          </w:tcPr>
          <w:p w14:paraId="555C554D" w14:textId="77777777" w:rsidR="007134D6" w:rsidRPr="007057F9" w:rsidRDefault="007134D6" w:rsidP="007134D6">
            <w:r w:rsidRPr="00CE6024">
              <w:t>I</w:t>
            </w:r>
            <w:r w:rsidRPr="007057F9">
              <w:t>ndoor resting</w:t>
            </w:r>
          </w:p>
        </w:tc>
        <w:tc>
          <w:tcPr>
            <w:tcW w:w="525" w:type="pct"/>
          </w:tcPr>
          <w:p w14:paraId="524148A2" w14:textId="5B5BD372" w:rsidR="007134D6" w:rsidRPr="00CE6024" w:rsidRDefault="00C10771" w:rsidP="00E8013C">
            <w:r w:rsidRPr="00CE6024">
              <w:fldChar w:fldCharType="begin">
                <w:fldData xml:space="preserve">PEVuZE5vdGU+PENpdGU+PEF1dGhvcj5CcmlldDwvQXV0aG9yPjxZZWFyPjIwMTk8L1llYXI+PFJl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</w:fldData>
              </w:fldChar>
            </w:r>
            <w:r w:rsidR="00E8013C" w:rsidRPr="00CE6024">
              <w:instrText xml:space="preserve"> ADDIN EN.CITE </w:instrText>
            </w:r>
            <w:r w:rsidR="00E8013C" w:rsidRPr="00CE6024">
              <w:fldChar w:fldCharType="begin">
                <w:fldData xml:space="preserve">PEVuZE5vdGU+PENpdGU+PEF1dGhvcj5CcmlldDwvQXV0aG9yPjxZZWFyPjIwMTk8L1llYXI+PFJl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</w:fldData>
              </w:fldChar>
            </w:r>
            <w:r w:rsidR="00E8013C" w:rsidRPr="00CE6024">
              <w:instrText xml:space="preserve"> ADDIN EN.CITE.DATA </w:instrText>
            </w:r>
            <w:r w:rsidR="00E8013C" w:rsidRPr="00CE6024">
              <w:fldChar w:fldCharType="end"/>
            </w:r>
            <w:r w:rsidRPr="00CE6024">
              <w:fldChar w:fldCharType="separate"/>
            </w:r>
            <w:r w:rsidR="00E8013C" w:rsidRPr="00CE6024">
              <w:t>(78)</w:t>
            </w:r>
            <w:r w:rsidRPr="00CE6024">
              <w:fldChar w:fldCharType="end"/>
            </w:r>
          </w:p>
        </w:tc>
        <w:tc>
          <w:tcPr>
            <w:tcW w:w="629" w:type="pct"/>
          </w:tcPr>
          <w:p w14:paraId="5E581467" w14:textId="60EC379B" w:rsidR="007134D6" w:rsidRPr="00CE6024" w:rsidRDefault="00C10771" w:rsidP="00C10771">
            <w:r w:rsidRPr="00CE6024">
              <w:fldChar w:fldCharType="begin"/>
            </w:r>
            <w:r w:rsidRPr="00CE6024">
              <w:instrText xml:space="preserve"> ADDIN EN.CITE &lt;EndNote&gt;&lt;Cite&gt;&lt;Author&gt;Massey&lt;/Author&gt;&lt;Year&gt;2016&lt;/Year&gt;&lt;RecNum&gt;4338&lt;/RecNum&gt;&lt;DisplayText&gt;(1)&lt;/DisplayText&gt;&lt;record&gt;&lt;rec-number&gt;4338&lt;/rec-number&gt;&lt;foreign-keys&gt;&lt;key app="EN" db-id="t5fr2ttw2d05wfe0xv0ppw9kwp9t099v2f59" timestamp="1553594720"&gt;4338&lt;/key&gt;&lt;/foreign-keys&gt;&lt;ref-type name="Journal Article"&gt;17&lt;/ref-type&gt;&lt;contributors&gt;&lt;authors&gt;&lt;author&gt;Massey, N. C.&lt;/author&gt;&lt;author&gt;Garrod, G.&lt;/author&gt;&lt;author&gt;Wiebe, A.&lt;/author&gt;&lt;author&gt;Henry, A. J.&lt;/author&gt;&lt;author&gt;Huang, Z.&lt;/author&gt;&lt;author&gt;Moyes, C. L.&lt;/author&gt;&lt;author&gt;Sinka, M. E.&lt;/author&gt;&lt;/authors&gt;&lt;/contributors&gt;&lt;auth-address&gt;Spatial Ecology &amp;amp;Epidemiology Group, Wellcome Trust Centre for Human Genetics, University of Oxford, Oxford, OX3 7BN, UK.&amp;#xD;Spatial Ecology &amp;amp;Epidemiology Group, Department of Zoology, University of Oxford, Oxford, OX1 3PS, UK.&lt;/auth-address&gt;&lt;titles&gt;&lt;title&gt;A global bionomic database for the dominant vectors of human malaria&lt;/title&gt;&lt;secondary-title&gt;Sci Data&lt;/secondary-title&gt;&lt;/titles&gt;&lt;periodical&gt;&lt;full-title&gt;Sci Data&lt;/full-title&gt;&lt;/periodical&gt;&lt;pages&gt;160014&lt;/pages&gt;&lt;volume&gt;3&lt;/volume&gt;&lt;edition&gt;2016/03/02&lt;/edition&gt;&lt;keywords&gt;&lt;keyword&gt;Animals&lt;/keyword&gt;&lt;keyword&gt;*Anopheles/physiology&lt;/keyword&gt;&lt;keyword&gt;*Databases, Factual&lt;/keyword&gt;&lt;keyword&gt;Humans&lt;/keyword&gt;&lt;keyword&gt;*Insect Vectors&lt;/keyword&gt;&lt;keyword&gt;Malaria/epidemiology/*transmission&lt;/keyword&gt;&lt;/keywords&gt;&lt;dates&gt;&lt;year&gt;2016&lt;/year&gt;&lt;pub-dates&gt;&lt;date&gt;Mar 1&lt;/date&gt;&lt;/pub-dates&gt;&lt;/dates&gt;&lt;isbn&gt;2052-4463 (Electronic)&amp;#xD;2052-4463 (Linking)&lt;/isbn&gt;&lt;accession-num&gt;26927852&lt;/accession-num&gt;&lt;urls&gt;&lt;related-urls&gt;&lt;url&gt;https://www.ncbi.nlm.nih.gov/pubmed/26927852&lt;/url&gt;&lt;/related-urls&gt;&lt;/urls&gt;&lt;custom2&gt;PMC4772652&lt;/custom2&gt;&lt;electronic-resource-num&gt;10.1038/sdata.2016.14&lt;/electronic-resource-num&gt;&lt;/record&gt;&lt;/Cite&gt;&lt;/EndNote&gt;</w:instrText>
            </w:r>
            <w:r w:rsidRPr="00CE6024">
              <w:fldChar w:fldCharType="separate"/>
            </w:r>
            <w:r w:rsidRPr="00CE6024">
              <w:t>(1)</w:t>
            </w:r>
            <w:r w:rsidRPr="00CE6024">
              <w:fldChar w:fldCharType="end"/>
            </w:r>
          </w:p>
        </w:tc>
        <w:tc>
          <w:tcPr>
            <w:tcW w:w="640" w:type="pct"/>
          </w:tcPr>
          <w:p w14:paraId="74139DAA" w14:textId="77777777" w:rsidR="007134D6" w:rsidRPr="00CE6024" w:rsidRDefault="007134D6" w:rsidP="007134D6"/>
        </w:tc>
        <w:tc>
          <w:tcPr>
            <w:tcW w:w="338" w:type="pct"/>
          </w:tcPr>
          <w:p w14:paraId="2F947254" w14:textId="267DD31E" w:rsidR="007134D6" w:rsidRPr="00CE6024" w:rsidRDefault="00C10771" w:rsidP="00E8013C">
            <w:r w:rsidRPr="00CE6024">
              <w:fldChar w:fldCharType="begin">
                <w:fldData xml:space="preserve">PEVuZE5vdGU+PENpdGU+PEF1dGhvcj5Ib2JiczwvQXV0aG9yPjxZZWFyPjE5ODY8L1llYXI+PFJl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</w:fldData>
              </w:fldChar>
            </w:r>
            <w:r w:rsidR="00E8013C" w:rsidRPr="00CE6024">
              <w:instrText xml:space="preserve"> ADDIN EN.CITE </w:instrText>
            </w:r>
            <w:r w:rsidR="00E8013C" w:rsidRPr="00CE6024">
              <w:fldChar w:fldCharType="begin">
                <w:fldData xml:space="preserve">PEVuZE5vdGU+PENpdGU+PEF1dGhvcj5Ib2JiczwvQXV0aG9yPjxZZWFyPjE5ODY8L1llYXI+PFJl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</w:fldData>
              </w:fldChar>
            </w:r>
            <w:r w:rsidR="00E8013C" w:rsidRPr="00CE6024">
              <w:instrText xml:space="preserve"> ADDIN EN.CITE.DATA </w:instrText>
            </w:r>
            <w:r w:rsidR="00E8013C" w:rsidRPr="00CE6024">
              <w:fldChar w:fldCharType="end"/>
            </w:r>
            <w:r w:rsidRPr="00CE6024">
              <w:fldChar w:fldCharType="separate"/>
            </w:r>
            <w:r w:rsidR="00E8013C" w:rsidRPr="00CE6024">
              <w:t>(20, 22, 23, 83)</w:t>
            </w:r>
            <w:r w:rsidRPr="00CE6024">
              <w:fldChar w:fldCharType="end"/>
            </w:r>
          </w:p>
        </w:tc>
      </w:tr>
      <w:tr w:rsidR="007134D6" w14:paraId="24F716F1" w14:textId="77777777" w:rsidTr="00F97689">
        <w:trPr>
          <w:gridAfter w:val="3"/>
          <w:wAfter w:w="2321" w:type="pct"/>
        </w:trPr>
        <w:tc>
          <w:tcPr>
            <w:tcW w:w="547" w:type="pct"/>
          </w:tcPr>
          <w:p w14:paraId="389C0A2B" w14:textId="551D4BB9" w:rsidR="007134D6" w:rsidRPr="007057F9" w:rsidRDefault="007134D6" w:rsidP="007134D6">
            <w:r w:rsidRPr="007057F9">
              <w:t>Parous rate</w:t>
            </w:r>
            <w:r w:rsidR="00436134">
              <w:t xml:space="preserve"> (or survival per cycle)</w:t>
            </w:r>
          </w:p>
        </w:tc>
        <w:tc>
          <w:tcPr>
            <w:tcW w:w="525" w:type="pct"/>
          </w:tcPr>
          <w:p w14:paraId="553ED748" w14:textId="09C5592C" w:rsidR="007134D6" w:rsidRPr="00CE6024" w:rsidRDefault="00C10771" w:rsidP="00E8013C">
            <w:r w:rsidRPr="00CE6024">
              <w:fldChar w:fldCharType="begin">
                <w:fldData xml:space="preserve">PEVuZE5vdGU+PENpdGU+PEF1dGhvcj5CcmlldDwvQXV0aG9yPjxZZWFyPjIwMTk8L1llYXI+PFJl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</w:fldData>
              </w:fldChar>
            </w:r>
            <w:r w:rsidR="00E8013C" w:rsidRPr="00CE6024">
              <w:instrText xml:space="preserve"> ADDIN EN.CITE </w:instrText>
            </w:r>
            <w:r w:rsidR="00E8013C" w:rsidRPr="00CE6024">
              <w:fldChar w:fldCharType="begin">
                <w:fldData xml:space="preserve">PEVuZE5vdGU+PENpdGU+PEF1dGhvcj5CcmlldDwvQXV0aG9yPjxZZWFyPjIwMTk8L1llYXI+PFJl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</w:fldData>
              </w:fldChar>
            </w:r>
            <w:r w:rsidR="00E8013C" w:rsidRPr="00CE6024">
              <w:instrText xml:space="preserve"> ADDIN EN.CITE.DATA </w:instrText>
            </w:r>
            <w:r w:rsidR="00E8013C" w:rsidRPr="00CE6024">
              <w:fldChar w:fldCharType="end"/>
            </w:r>
            <w:r w:rsidRPr="00CE6024">
              <w:fldChar w:fldCharType="separate"/>
            </w:r>
            <w:r w:rsidR="00E8013C" w:rsidRPr="00CE6024">
              <w:t>(78)</w:t>
            </w:r>
            <w:r w:rsidRPr="00CE6024">
              <w:fldChar w:fldCharType="end"/>
            </w:r>
          </w:p>
        </w:tc>
        <w:tc>
          <w:tcPr>
            <w:tcW w:w="629" w:type="pct"/>
          </w:tcPr>
          <w:p w14:paraId="312CACE3" w14:textId="534A6D34" w:rsidR="007134D6" w:rsidRPr="00CE6024" w:rsidRDefault="00C10771" w:rsidP="00C10771">
            <w:r w:rsidRPr="00CE6024">
              <w:fldChar w:fldCharType="begin"/>
            </w:r>
            <w:r w:rsidRPr="00CE6024">
              <w:instrText xml:space="preserve"> ADDIN EN.CITE &lt;EndNote&gt;&lt;Cite&gt;&lt;Author&gt;Massey&lt;/Author&gt;&lt;Year&gt;2016&lt;/Year&gt;&lt;RecNum&gt;4338&lt;/RecNum&gt;&lt;DisplayText&gt;(1)&lt;/DisplayText&gt;&lt;record&gt;&lt;rec-number&gt;4338&lt;/rec-number&gt;&lt;foreign-keys&gt;&lt;key app="EN" db-id="t5fr2ttw2d05wfe0xv0ppw9kwp9t099v2f59" timestamp="1553594720"&gt;4338&lt;/key&gt;&lt;/foreign-keys&gt;&lt;ref-type name="Journal Article"&gt;17&lt;/ref-type&gt;&lt;contributors&gt;&lt;authors&gt;&lt;author&gt;Massey, N. C.&lt;/author&gt;&lt;author&gt;Garrod, G.&lt;/author&gt;&lt;author&gt;Wiebe, A.&lt;/author&gt;&lt;author&gt;Henry, A. J.&lt;/author&gt;&lt;author&gt;Huang, Z.&lt;/author&gt;&lt;author&gt;Moyes, C. L.&lt;/author&gt;&lt;author&gt;Sinka, M. E.&lt;/author&gt;&lt;/authors&gt;&lt;/contributors&gt;&lt;auth-address&gt;Spatial Ecology &amp;amp;Epidemiology Group, Wellcome Trust Centre for Human Genetics, University of Oxford, Oxford, OX3 7BN, UK.&amp;#xD;Spatial Ecology &amp;amp;Epidemiology Group, Department of Zoology, University of Oxford, Oxford, OX1 3PS, UK.&lt;/auth-address&gt;&lt;titles&gt;&lt;title&gt;A global bionomic database for the dominant vectors of human malaria&lt;/title&gt;&lt;secondary-title&gt;Sci Data&lt;/secondary-title&gt;&lt;/titles&gt;&lt;periodical&gt;&lt;full-title&gt;Sci Data&lt;/full-title&gt;&lt;/periodical&gt;&lt;pages&gt;160014&lt;/pages&gt;&lt;volume&gt;3&lt;/volume&gt;&lt;edition&gt;2016/03/02&lt;/edition&gt;&lt;keywords&gt;&lt;keyword&gt;Animals&lt;/keyword&gt;&lt;keyword&gt;*Anopheles/physiology&lt;/keyword&gt;&lt;keyword&gt;*Databases, Factual&lt;/keyword&gt;&lt;keyword&gt;Humans&lt;/keyword&gt;&lt;keyword&gt;*Insect Vectors&lt;/keyword&gt;&lt;keyword&gt;Malaria/epidemiology/*transmission&lt;/keyword&gt;&lt;/keywords&gt;&lt;dates&gt;&lt;year&gt;2016&lt;/year&gt;&lt;pub-dates&gt;&lt;date&gt;Mar 1&lt;/date&gt;&lt;/pub-dates&gt;&lt;/dates&gt;&lt;isbn&gt;2052-4463 (Electronic)&amp;#xD;2052-4463 (Linking)&lt;/isbn&gt;&lt;accession-num&gt;26927852&lt;/accession-num&gt;&lt;urls&gt;&lt;related-urls&gt;&lt;url&gt;https://www.ncbi.nlm.nih.gov/pubmed/26927852&lt;/url&gt;&lt;/related-urls&gt;&lt;/urls&gt;&lt;custom2&gt;PMC4772652&lt;/custom2&gt;&lt;electronic-resource-num&gt;10.1038/sdata.2016.14&lt;/electronic-resource-num&gt;&lt;/record&gt;&lt;/Cite&gt;&lt;/EndNote&gt;</w:instrText>
            </w:r>
            <w:r w:rsidRPr="00CE6024">
              <w:fldChar w:fldCharType="separate"/>
            </w:r>
            <w:r w:rsidRPr="00CE6024">
              <w:t>(1)</w:t>
            </w:r>
            <w:r w:rsidRPr="00CE6024">
              <w:fldChar w:fldCharType="end"/>
            </w:r>
          </w:p>
        </w:tc>
        <w:tc>
          <w:tcPr>
            <w:tcW w:w="640" w:type="pct"/>
          </w:tcPr>
          <w:p w14:paraId="19F152E3" w14:textId="6800310A" w:rsidR="00F97689" w:rsidRPr="00CE6024" w:rsidRDefault="00C10771" w:rsidP="00436134">
            <w:r w:rsidRPr="00CE6024">
              <w:fldChar w:fldCharType="begin">
                <w:fldData xml:space="preserve">PEVuZE5vdGU+PENpdGU+PEF1dGhvcj5DaGFybHdvb2Q8L0F1dGhvcj48WWVhcj4xOTg3PC9ZZWFy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</w:fldData>
              </w:fldChar>
            </w:r>
            <w:r w:rsidR="00E8013C" w:rsidRPr="00CE6024">
              <w:instrText xml:space="preserve"> ADDIN EN.CITE </w:instrText>
            </w:r>
            <w:r w:rsidR="00E8013C" w:rsidRPr="00CE6024">
              <w:fldChar w:fldCharType="begin">
                <w:fldData xml:space="preserve">PEVuZE5vdGU+PENpdGU+PEF1dGhvcj5DaGFybHdvb2Q8L0F1dGhvcj48WWVhcj4xOTg3PC9ZZWFy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</w:fldData>
              </w:fldChar>
            </w:r>
            <w:r w:rsidR="00E8013C" w:rsidRPr="00CE6024">
              <w:instrText xml:space="preserve"> ADDIN EN.CITE.DATA </w:instrText>
            </w:r>
            <w:r w:rsidR="00E8013C" w:rsidRPr="00CE6024">
              <w:fldChar w:fldCharType="end"/>
            </w:r>
            <w:r w:rsidRPr="00CE6024">
              <w:fldChar w:fldCharType="separate"/>
            </w:r>
            <w:r w:rsidR="00E8013C" w:rsidRPr="00CE6024">
              <w:t>(9, 42, 79)</w:t>
            </w:r>
            <w:r w:rsidRPr="00CE6024">
              <w:fldChar w:fldCharType="end"/>
            </w:r>
            <w:r w:rsidR="00436134">
              <w:rPr>
                <w:rFonts w:ascii="Calibri" w:eastAsia="Times New Roman" w:hAnsi="Calibri" w:cs="Calibri"/>
                <w:color w:val="000000"/>
              </w:rPr>
              <w:fldChar w:fldCharType="begin"/>
            </w:r>
            <w:r w:rsidR="00436134">
              <w:rPr>
                <w:rFonts w:ascii="Calibri" w:eastAsia="Times New Roman" w:hAnsi="Calibri" w:cs="Calibri"/>
                <w:color w:val="000000"/>
              </w:rPr>
              <w:instrText xml:space="preserve"> ADDIN EN.CITE &lt;EndNote&gt;&lt;Cite&gt;&lt;Author&gt;Hii&lt;/Author&gt;&lt;Year&gt;1990&lt;/Year&gt;&lt;RecNum&gt;5621&lt;/RecNum&gt;&lt;DisplayText&gt;(Hii et al., 1990)&lt;/DisplayText&gt;&lt;record&gt;&lt;rec-number&gt;5621&lt;/rec-number&gt;&lt;foreign-keys&gt;&lt;key app="EN" db-id="t5fr2ttw2d05wfe0xv0ppw9kwp9t099v2f59" timestamp="1573139776"&gt;5621&lt;/key&gt;&lt;/foreign-keys&gt;&lt;ref-type name="Journal Article"&gt;17&lt;/ref-type&gt;&lt;contributors&gt;&lt;authors&gt;&lt;author&gt;Hii, J. L.&lt;/author&gt;&lt;author&gt;Birley, M. H.&lt;/author&gt;&lt;author&gt;Sang, V. Y.&lt;/author&gt;&lt;/authors&gt;&lt;/contributors&gt;&lt;auth-address&gt;Department of Medical Services, Kota Kinabalu, Sabah, Malaysia.&lt;/auth-address&gt;&lt;titles&gt;&lt;title&gt;Estimation of survival rate and oviposition interval of Anopheles balabacensis mosquitoes from mark-recapture experiments in Sabah, Malaysia&lt;/title&gt;&lt;secondary-title&gt;Med Vet Entomol&lt;/secondary-title&gt;&lt;/titles&gt;&lt;periodical&gt;&lt;full-title&gt;Med Vet Entomol&lt;/full-title&gt;&lt;/periodical&gt;&lt;pages&gt;135-40&lt;/pages&gt;&lt;volume&gt;4&lt;/volume&gt;&lt;number&gt;2&lt;/number&gt;&lt;edition&gt;1990/04/01&lt;/edition&gt;&lt;keywords&gt;&lt;keyword&gt;Animals&lt;/keyword&gt;&lt;keyword&gt;Anopheles/*physiology&lt;/keyword&gt;&lt;keyword&gt;Female&lt;/keyword&gt;&lt;keyword&gt;Insect Vectors/*physiology&lt;/keyword&gt;&lt;keyword&gt;Malaysia&lt;/keyword&gt;&lt;keyword&gt;*Oviposition&lt;/keyword&gt;&lt;keyword&gt;Rain&lt;/keyword&gt;&lt;keyword&gt;Wind&lt;/keyword&gt;&lt;/keywords&gt;&lt;dates&gt;&lt;year&gt;1990&lt;/year&gt;&lt;pub-dates&gt;&lt;date&gt;Apr&lt;/date&gt;&lt;/pub-dates&gt;&lt;/dates&gt;&lt;isbn&gt;0269-283X (Print)&amp;#xD;0269-283X (Linking)&lt;/isbn&gt;&lt;accession-num&gt;2132976&lt;/accession-num&gt;&lt;urls&gt;&lt;related-urls&gt;&lt;url&gt;https://www.ncbi.nlm.nih.gov/pubmed/2132976&lt;/url&gt;&lt;/related-urls&gt;&lt;/urls&gt;&lt;electronic-resource-num&gt;10.1111/j.1365-2915.1990.tb00270.x&lt;/electronic-resource-num&gt;&lt;/record&gt;&lt;/Cite&gt;&lt;/EndNote&gt;</w:instrText>
            </w:r>
            <w:r w:rsidR="00436134">
              <w:rPr>
                <w:rFonts w:ascii="Calibri" w:eastAsia="Times New Roman" w:hAnsi="Calibri" w:cs="Calibri"/>
                <w:color w:val="000000"/>
              </w:rPr>
              <w:fldChar w:fldCharType="separate"/>
            </w:r>
            <w:r w:rsidR="00436134">
              <w:rPr>
                <w:rFonts w:ascii="Calibri" w:eastAsia="Times New Roman" w:hAnsi="Calibri" w:cs="Calibri"/>
                <w:noProof/>
                <w:color w:val="000000"/>
              </w:rPr>
              <w:t>(</w:t>
            </w:r>
            <w:proofErr w:type="spellStart"/>
            <w:r w:rsidR="00436134">
              <w:rPr>
                <w:rFonts w:ascii="Calibri" w:eastAsia="Times New Roman" w:hAnsi="Calibri" w:cs="Calibri"/>
                <w:noProof/>
                <w:color w:val="000000"/>
              </w:rPr>
              <w:t>Hii</w:t>
            </w:r>
            <w:proofErr w:type="spellEnd"/>
            <w:r w:rsidR="00436134">
              <w:rPr>
                <w:rFonts w:ascii="Calibri" w:eastAsia="Times New Roman" w:hAnsi="Calibri" w:cs="Calibri"/>
                <w:noProof/>
                <w:color w:val="000000"/>
              </w:rPr>
              <w:t xml:space="preserve"> et al., 1990)</w:t>
            </w:r>
            <w:r w:rsidR="00436134">
              <w:rPr>
                <w:rFonts w:ascii="Calibri" w:eastAsia="Times New Roman" w:hAnsi="Calibri" w:cs="Calibri"/>
                <w:color w:val="000000"/>
              </w:rPr>
              <w:fldChar w:fldCharType="end"/>
            </w:r>
            <w:r w:rsidR="00436134">
              <w:rPr>
                <w:rFonts w:ascii="Calibri" w:eastAsia="Times New Roman" w:hAnsi="Calibri" w:cs="Calibri"/>
                <w:color w:val="000000"/>
              </w:rPr>
              <w:fldChar w:fldCharType="begin"/>
            </w:r>
            <w:r w:rsidR="00436134">
              <w:rPr>
                <w:rFonts w:ascii="Calibri" w:eastAsia="Times New Roman" w:hAnsi="Calibri" w:cs="Calibri"/>
                <w:color w:val="000000"/>
              </w:rPr>
              <w:instrText xml:space="preserve"> ADDIN EN.CITE &lt;EndNote&gt;&lt;Cite&gt;&lt;Author&gt;Chiang&lt;/Author&gt;&lt;Year&gt;1991&lt;/Year&gt;&lt;RecNum&gt;4349&lt;/RecNum&gt;&lt;DisplayText&gt;(Chiang et al., 1991)&lt;/DisplayText&gt;&lt;record&gt;&lt;rec-number&gt;4349&lt;/rec-number&gt;&lt;foreign-keys&gt;&lt;key app="EN" db-id="t5fr2ttw2d05wfe0xv0ppw9kwp9t099v2f59" timestamp="1553711441"&gt;4349&lt;/key&gt;&lt;/foreign-keys&gt;&lt;ref-type name="Journal Article"&gt;17&lt;/ref-type&gt;&lt;contributors&gt;&lt;authors&gt;&lt;author&gt;Chiang, G. L.&lt;/author&gt;&lt;author&gt;Loong, K. P.&lt;/author&gt;&lt;author&gt;Chan, S. T.&lt;/author&gt;&lt;author&gt;Eng, K. L.&lt;/author&gt;&lt;author&gt;Yap, H. H.&lt;/author&gt;&lt;/authors&gt;&lt;/contributors&gt;&lt;auth-address&gt;Division of Medical Entomology, Institute for Medical Research, Kuala Lumpur, Malaysia.&lt;/auth-address&gt;&lt;titles&gt;&lt;title&gt;Capture-recapture studies with Anopheles maculatus Theobald (Diptera: Culicidae) the vector of malaria in peninsular Malaysia&lt;/title&gt;&lt;secondary-title&gt;Southeast Asian J Trop Med Public Health&lt;/secondary-title&gt;&lt;/titles&gt;&lt;periodical&gt;&lt;full-title&gt;Southeast Asian J Trop Med Public Health&lt;/full-title&gt;&lt;/periodical&gt;&lt;pages&gt;643-7&lt;/pages&gt;&lt;volume&gt;22&lt;/volume&gt;&lt;number&gt;4&lt;/number&gt;&lt;edition&gt;1991/12/01&lt;/edition&gt;&lt;keywords&gt;&lt;keyword&gt;Animals&lt;/keyword&gt;&lt;keyword&gt;*Anopheles/anatomy &amp;amp; histology&lt;/keyword&gt;&lt;keyword&gt;*Behavior, Animal&lt;/keyword&gt;&lt;keyword&gt;Culicidae&lt;/keyword&gt;&lt;keyword&gt;Female&lt;/keyword&gt;&lt;keyword&gt;Malaria/*transmission&lt;/keyword&gt;&lt;keyword&gt;Malaysia&lt;/keyword&gt;&lt;keyword&gt;Oviposition&lt;/keyword&gt;&lt;keyword&gt;Survival&lt;/keyword&gt;&lt;/keywords&gt;&lt;dates&gt;&lt;year&gt;1991&lt;/year&gt;&lt;pub-dates&gt;&lt;date&gt;Dec&lt;/date&gt;&lt;/pub-dates&gt;&lt;/dates&gt;&lt;isbn&gt;0125-1562 (Print)&amp;#xD;0125-1562 (Linking)&lt;/isbn&gt;&lt;accession-num&gt;1687932&lt;/accession-num&gt;&lt;urls&gt;&lt;related-urls&gt;&lt;url&gt;https://www.ncbi.nlm.nih.gov/pubmed/1687932&lt;/url&gt;&lt;/related-urls&gt;&lt;/urls&gt;&lt;/record&gt;&lt;/Cite&gt;&lt;/EndNote&gt;</w:instrText>
            </w:r>
            <w:r w:rsidR="00436134">
              <w:rPr>
                <w:rFonts w:ascii="Calibri" w:eastAsia="Times New Roman" w:hAnsi="Calibri" w:cs="Calibri"/>
                <w:color w:val="000000"/>
              </w:rPr>
              <w:fldChar w:fldCharType="separate"/>
            </w:r>
            <w:r w:rsidR="00436134">
              <w:rPr>
                <w:rFonts w:ascii="Calibri" w:eastAsia="Times New Roman" w:hAnsi="Calibri" w:cs="Calibri"/>
                <w:noProof/>
                <w:color w:val="000000"/>
              </w:rPr>
              <w:t>(Chiang et al., 1991)</w:t>
            </w:r>
            <w:r w:rsidR="00436134">
              <w:rPr>
                <w:rFonts w:ascii="Calibri" w:eastAsia="Times New Roman" w:hAnsi="Calibri" w:cs="Calibri"/>
                <w:color w:val="000000"/>
              </w:rPr>
              <w:fldChar w:fldCharType="end"/>
            </w:r>
            <w:r w:rsidR="00436134" w:rsidRPr="00E844AD">
              <w:rPr>
                <w:rFonts w:cstheme="minorHAnsi"/>
              </w:rPr>
              <w:fldChar w:fldCharType="begin"/>
            </w:r>
            <w:r w:rsidR="00436134" w:rsidRPr="00E844AD">
              <w:rPr>
                <w:rFonts w:cstheme="minorHAnsi"/>
              </w:rPr>
              <w:instrText xml:space="preserve"> ADDIN EN.CITE &lt;EndNote&gt;&lt;Cite&gt;&lt;Author&gt;Catangui&lt;/Author&gt;&lt;Year&gt;1971&lt;/Year&gt;&lt;RecNum&gt;4048&lt;/RecNum&gt;&lt;DisplayText&gt;(Catangui, 1971)&lt;/DisplayText&gt;&lt;record&gt;&lt;rec-number&gt;4048&lt;/rec-number&gt;&lt;foreign-keys&gt;&lt;key app="EN" db-id="t5fr2ttw2d05wfe0xv0ppw9kwp9t099v2f59" timestamp="1532439069"&gt;4048&lt;/key&gt;&lt;/foreign-keys&gt;&lt;ref-type name="Journal Article"&gt;17&lt;/ref-type&gt;&lt;contributors&gt;&lt;authors&gt;&lt;author&gt;Catangui, F.P.&lt;/author&gt;&lt;/authors&gt;&lt;/contributors&gt;&lt;titles&gt;&lt;title&gt;Studies on the gonotrophic cycle of Anopheles minimus flavirostris and the application of physiological age grading technique on the same species&lt;/title&gt;&lt;secondary-title&gt;Southeast Asian J Trop Med Public Health&lt;/secondary-title&gt;&lt;/titles&gt;&lt;periodical&gt;&lt;full-title&gt;Southeast Asian J Trop Med Public Health&lt;/full-title&gt;&lt;/periodical&gt;&lt;pages&gt;384-392&lt;/pages&gt;&lt;volume&gt;2&lt;/volume&gt;&lt;number&gt;3&lt;/number&gt;&lt;reprint-edition&gt;Not in File&lt;/reprint-edition&gt;&lt;keywords&gt;&lt;keyword&gt;age factors&lt;/keyword&gt;&lt;keyword&gt;Animals&lt;/keyword&gt;&lt;keyword&gt;anopheles&lt;/keyword&gt;&lt;keyword&gt;Anopheles minimus&lt;/keyword&gt;&lt;keyword&gt;culicidae&lt;/keyword&gt;&lt;keyword&gt;Ecology&lt;/keyword&gt;&lt;keyword&gt;Feeding Behavior&lt;/keyword&gt;&lt;keyword&gt;female&lt;/keyword&gt;&lt;keyword&gt;GONOTROPHIC CYCLE&lt;/keyword&gt;&lt;keyword&gt;growth &amp;amp; development&lt;/keyword&gt;&lt;keyword&gt;Health&lt;/keyword&gt;&lt;keyword&gt;insect vectors&lt;/keyword&gt;&lt;keyword&gt;Larva&lt;/keyword&gt;&lt;keyword&gt;Metamorphosis,Biological&lt;/keyword&gt;&lt;keyword&gt;MINIMUS&lt;/keyword&gt;&lt;keyword&gt;Morphogenesis&lt;/keyword&gt;&lt;keyword&gt;Ovary&lt;/keyword&gt;&lt;keyword&gt;Ovum&lt;/keyword&gt;&lt;keyword&gt;Public Health&lt;/keyword&gt;&lt;keyword&gt;Pupa&lt;/keyword&gt;&lt;keyword&gt;Reproduction&lt;/keyword&gt;&lt;keyword&gt;Thailand&lt;/keyword&gt;&lt;keyword&gt;Time Factors&lt;/keyword&gt;&lt;/keywords&gt;&lt;dates&gt;&lt;year&gt;1971&lt;/year&gt;&lt;pub-dates&gt;&lt;date&gt;9/1971&lt;/date&gt;&lt;/pub-dates&gt;&lt;/dates&gt;&lt;isbn&gt;0125-1562 (Print)&lt;/isbn&gt;&lt;label&gt;5516&lt;/label&gt;&lt;urls&gt;&lt;related-urls&gt;&lt;url&gt;http://www.ncbi.nlm.nih.gov/pubmed/4400546&lt;/url&gt;&lt;/related-urls&gt;&lt;/urls&gt;&lt;/record&gt;&lt;/Cite&gt;&lt;/EndNote&gt;</w:instrText>
            </w:r>
            <w:r w:rsidR="00436134" w:rsidRPr="00E844AD">
              <w:rPr>
                <w:rFonts w:cstheme="minorHAnsi"/>
              </w:rPr>
              <w:fldChar w:fldCharType="separate"/>
            </w:r>
            <w:r w:rsidR="00436134" w:rsidRPr="00E844AD">
              <w:rPr>
                <w:rFonts w:cstheme="minorHAnsi"/>
                <w:noProof/>
              </w:rPr>
              <w:t>(Catangui, 1971)</w:t>
            </w:r>
            <w:r w:rsidR="00436134" w:rsidRPr="00E844AD">
              <w:rPr>
                <w:rFonts w:cstheme="minorHAnsi"/>
              </w:rPr>
              <w:fldChar w:fldCharType="end"/>
            </w:r>
            <w:r w:rsidR="00436134" w:rsidRPr="00E844AD">
              <w:rPr>
                <w:rFonts w:cstheme="minorHAnsi"/>
              </w:rPr>
              <w:fldChar w:fldCharType="begin"/>
            </w:r>
            <w:r w:rsidR="00436134" w:rsidRPr="00AE4E98">
              <w:rPr>
                <w:rFonts w:cstheme="minorHAnsi"/>
                <w:lang w:val="fr-FR"/>
              </w:rPr>
              <w:instrText xml:space="preserve"> ADDIN EN.CITE &lt;EndNote&gt;&lt;Cite&gt;&lt;Author&gt;Torres&lt;/Author&gt;&lt;Year&gt;1997&lt;/Year&gt;&lt;RecNum&gt;5616&lt;/RecNum&gt;&lt;DisplayText&gt;(Torres et al., 1997)&lt;/DisplayText&gt;&lt;record&gt;&lt;rec-number&gt;5616&lt;/rec-number&gt;&lt;foreign-keys&gt;&lt;key app="EN" db-id="t5fr2ttw2d05wfe0xv0ppw9kwp9t099v2f59" timestamp="1573055548"&gt;5616&lt;/key&gt;&lt;/foreign-keys&gt;&lt;ref-type name="Journal Article"&gt;17&lt;/ref-type&gt;&lt;contributors&gt;&lt;authors&gt;&lt;author&gt;Torres, E. P.&lt;/author&gt;&lt;author&gt;Salazar, N. P.&lt;/author&gt;&lt;author&gt;Belizario, V. Y.&lt;/author&gt;&lt;author&gt;Saul, A.&lt;/author&gt;&lt;/authors&gt;&lt;/contributors&gt;&lt;auth-address&gt;Seameo Tropmed,Cent Off,Bangkok 10400,Thailand&amp;#xD;Univ Philippines,Coll Publ Hlth,Manila,Philippines&amp;#xD;Queensland Inst Med Res,Australian Ctr Intl &amp;amp; Trop Hlth &amp;amp; Nutr,Royal Brisbane Hosp,Brisbane,Qld 4029,Australia&lt;/auth-address&gt;&lt;titles&gt;&lt;title&gt;Vector abundance and behaviour in an area of low malaria endemicity in Bataan, the Philippines&lt;/title&gt;&lt;secondary-title&gt;Acta Tropica&lt;/secondary-title&gt;&lt;alt-title&gt;Acta Trop&lt;/alt-title&gt;&lt;/titles&gt;&lt;periodical&gt;&lt;full-title&gt;Acta Tropica&lt;/full-title&gt;&lt;/periodical&gt;&lt;alt-periodical&gt;&lt;full-title&gt;Acta Trop&lt;/full-title&gt;&lt;/alt-periodical&gt;&lt;pages&gt;209-220&lt;/pages&gt;&lt;volume&gt;63&lt;/volume&gt;&lt;number&gt;4&lt;/number&gt;&lt;keywords&gt;&lt;keyword&gt;malaria&lt;/keyword&gt;&lt;keyword&gt;anopheles flavirostris&lt;/keyword&gt;&lt;keyword&gt;philippines&lt;/keyword&gt;&lt;keyword&gt;anopheles maculatus sl&lt;/keyword&gt;&lt;keyword&gt;vectorial capacity&lt;/keyword&gt;&lt;/keywords&gt;&lt;dates&gt;&lt;year&gt;1997&lt;/year&gt;&lt;pub-dates&gt;&lt;date&gt;Mar&lt;/date&gt;&lt;/pub-dates&gt;&lt;/dates&gt;&lt;isbn&gt;0001-706x&lt;/isbn&gt;&lt;accession-num&gt;WOS:A1997WQ19300003&lt;/accession-num&gt;&lt;urls&gt;&lt;related-urls&gt;&lt;url&gt;&amp;lt;Go to ISI&amp;gt;://WOS:A1997WQ19300003&lt;/url&gt;&lt;/related-urls&gt;&lt;/urls&gt;&lt;electronic-resource-num&gt;Doi 10.1016/S0001-706x(96)00622-5&lt;/electronic-resource-num&gt;&lt;language&gt;English&lt;/language&gt;&lt;/record&gt;&lt;/Cite&gt;&lt;/EndNote&gt;</w:instrText>
            </w:r>
            <w:r w:rsidR="00436134" w:rsidRPr="00E844AD">
              <w:rPr>
                <w:rFonts w:cstheme="minorHAnsi"/>
              </w:rPr>
              <w:fldChar w:fldCharType="separate"/>
            </w:r>
            <w:r w:rsidR="00436134" w:rsidRPr="00AE4E98">
              <w:rPr>
                <w:rFonts w:cstheme="minorHAnsi"/>
                <w:noProof/>
                <w:lang w:val="fr-FR"/>
              </w:rPr>
              <w:t>(Torres et al., 1997)</w:t>
            </w:r>
            <w:r w:rsidR="00436134" w:rsidRPr="00E844AD">
              <w:rPr>
                <w:rFonts w:cstheme="minorHAnsi"/>
              </w:rPr>
              <w:fldChar w:fldCharType="end"/>
            </w:r>
          </w:p>
        </w:tc>
        <w:tc>
          <w:tcPr>
            <w:tcW w:w="338" w:type="pct"/>
          </w:tcPr>
          <w:p w14:paraId="5A05A0CF" w14:textId="50E79E08" w:rsidR="007134D6" w:rsidRPr="00CE6024" w:rsidRDefault="00C10771" w:rsidP="00E8013C">
            <w:r w:rsidRPr="00CE6024">
              <w:fldChar w:fldCharType="begin">
                <w:fldData xml:space="preserve">PEVuZE5vdGU+PENpdGU+PEF1dGhvcj5Sb2RyaWd1ZXo8L0F1dGhvcj48WWVhcj4xOTkyPC9ZZWFy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</w:fldData>
              </w:fldChar>
            </w:r>
            <w:r w:rsidR="00E8013C" w:rsidRPr="00CE6024">
              <w:instrText xml:space="preserve"> ADDIN EN.CITE </w:instrText>
            </w:r>
            <w:r w:rsidR="00E8013C" w:rsidRPr="00CE6024">
              <w:fldChar w:fldCharType="begin">
                <w:fldData xml:space="preserve">PEVuZE5vdGU+PENpdGU+PEF1dGhvcj5Sb2RyaWd1ZXo8L0F1dGhvcj48WWVhcj4xOTkyPC9ZZWFy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</w:fldData>
              </w:fldChar>
            </w:r>
            <w:r w:rsidR="00E8013C" w:rsidRPr="00CE6024">
              <w:instrText xml:space="preserve"> ADDIN EN.CITE.DATA </w:instrText>
            </w:r>
            <w:r w:rsidR="00E8013C" w:rsidRPr="00CE6024">
              <w:fldChar w:fldCharType="end"/>
            </w:r>
            <w:r w:rsidRPr="00CE6024">
              <w:fldChar w:fldCharType="separate"/>
            </w:r>
            <w:r w:rsidR="00E8013C" w:rsidRPr="00CE6024">
              <w:t>(25, 84)</w:t>
            </w:r>
            <w:r w:rsidRPr="00CE6024">
              <w:fldChar w:fldCharType="end"/>
            </w:r>
          </w:p>
        </w:tc>
      </w:tr>
      <w:tr w:rsidR="00080D22" w:rsidRPr="006B0227" w14:paraId="7917076D" w14:textId="77777777" w:rsidTr="00F97689">
        <w:trPr>
          <w:gridAfter w:val="3"/>
          <w:wAfter w:w="2321" w:type="pct"/>
        </w:trPr>
        <w:tc>
          <w:tcPr>
            <w:tcW w:w="547" w:type="pct"/>
          </w:tcPr>
          <w:p w14:paraId="5DD58330" w14:textId="37CC9E51" w:rsidR="00080D22" w:rsidRDefault="00080D22" w:rsidP="00080D22">
            <w:r>
              <w:t xml:space="preserve">Duration of </w:t>
            </w:r>
            <w:r w:rsidRPr="009B6851">
              <w:t>Resting period</w:t>
            </w:r>
          </w:p>
        </w:tc>
        <w:tc>
          <w:tcPr>
            <w:tcW w:w="525" w:type="pct"/>
          </w:tcPr>
          <w:p w14:paraId="6316B010" w14:textId="2597B441" w:rsidR="00080D22" w:rsidRPr="00CE6024" w:rsidRDefault="00C10771" w:rsidP="00E8013C">
            <w:r>
              <w:fldChar w:fldCharType="begin">
                <w:fldData xml:space="preserve">PEVuZE5vdGU+PENpdGU+PEF1dGhvcj5CcmlldDwvQXV0aG9yPjxZZWFyPjIwMTk8L1llYXI+PFJl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</w:fldData>
              </w:fldChar>
            </w:r>
            <w:r w:rsidR="00E8013C">
              <w:instrText xml:space="preserve"> ADDIN EN.CITE </w:instrText>
            </w:r>
            <w:r w:rsidR="00E8013C">
              <w:fldChar w:fldCharType="begin">
                <w:fldData xml:space="preserve">PEVuZE5vdGU+PENpdGU+PEF1dGhvcj5CcmlldDwvQXV0aG9yPjxZZWFyPjIwMTk8L1llYXI+PFJl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</w:fldData>
              </w:fldChar>
            </w:r>
            <w:r w:rsidR="00E8013C">
              <w:instrText xml:space="preserve"> ADDIN EN.CITE.DATA </w:instrText>
            </w:r>
            <w:r w:rsidR="00E8013C">
              <w:fldChar w:fldCharType="end"/>
            </w:r>
            <w:r>
              <w:fldChar w:fldCharType="separate"/>
            </w:r>
            <w:r w:rsidR="00E8013C">
              <w:t>(78)</w:t>
            </w:r>
            <w:r>
              <w:fldChar w:fldCharType="end"/>
            </w:r>
          </w:p>
        </w:tc>
        <w:tc>
          <w:tcPr>
            <w:tcW w:w="629" w:type="pct"/>
          </w:tcPr>
          <w:p w14:paraId="786D37AA" w14:textId="6268FC53" w:rsidR="00080D22" w:rsidRPr="00CE6024" w:rsidRDefault="00C10771" w:rsidP="00C10771">
            <w:r w:rsidRPr="00CE6024">
              <w:fldChar w:fldCharType="begin">
                <w:fldData xml:space="preserve">PEVuZE5vdGU+PENpdGU+PEF1dGhvcj5NYXNzZXk8L0F1dGhvcj48WWVhcj4yMDE2PC9ZZWFyPjxS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</w:fldData>
              </w:fldChar>
            </w:r>
            <w:r w:rsidRPr="00CE6024">
              <w:instrText xml:space="preserve"> ADDIN EN.CITE </w:instrText>
            </w:r>
            <w:r w:rsidRPr="00CE6024">
              <w:fldChar w:fldCharType="begin">
                <w:fldData xml:space="preserve">PEVuZE5vdGU+PENpdGU+PEF1dGhvcj5NYXNzZXk8L0F1dGhvcj48WWVhcj4yMDE2PC9ZZWFyPjxS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</w:fldData>
              </w:fldChar>
            </w:r>
            <w:r w:rsidRPr="00CE6024">
              <w:instrText xml:space="preserve"> ADDIN EN.CITE.DATA </w:instrText>
            </w:r>
            <w:r w:rsidRPr="00CE6024">
              <w:fldChar w:fldCharType="end"/>
            </w:r>
            <w:r w:rsidRPr="00CE6024">
              <w:fldChar w:fldCharType="separate"/>
            </w:r>
            <w:r w:rsidRPr="00CE6024">
              <w:t>(1, 46-49, 55-59, 61-63)</w:t>
            </w:r>
            <w:r w:rsidRPr="00CE6024">
              <w:fldChar w:fldCharType="end"/>
            </w:r>
          </w:p>
        </w:tc>
        <w:tc>
          <w:tcPr>
            <w:tcW w:w="640" w:type="pct"/>
          </w:tcPr>
          <w:p w14:paraId="10FD7D81" w14:textId="761C52B5" w:rsidR="00080D22" w:rsidRPr="00CE6024" w:rsidRDefault="00C10771" w:rsidP="00C10771">
            <w:r w:rsidRPr="00CE6024">
              <w:fldChar w:fldCharType="begin">
                <w:fldData xml:space="preserve">PEVuZE5vdGU+PENpdGU+PEF1dGhvcj5SZWU8L0F1dGhvcj48WWVhcj4yMDAxPC9ZZWFyPjxSZWNO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</w:fldData>
              </w:fldChar>
            </w:r>
            <w:r w:rsidRPr="00CE6024">
              <w:instrText xml:space="preserve"> ADDIN EN.CITE </w:instrText>
            </w:r>
            <w:r w:rsidRPr="00CE6024">
              <w:fldChar w:fldCharType="begin">
                <w:fldData xml:space="preserve">PEVuZE5vdGU+PENpdGU+PEF1dGhvcj5SZWU8L0F1dGhvcj48WWVhcj4yMDAxPC9ZZWFyPjxSZWNO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</w:fldData>
              </w:fldChar>
            </w:r>
            <w:r w:rsidRPr="00CE6024">
              <w:instrText xml:space="preserve"> ADDIN EN.CITE.DATA </w:instrText>
            </w:r>
            <w:r w:rsidRPr="00CE6024">
              <w:fldChar w:fldCharType="end"/>
            </w:r>
            <w:r w:rsidRPr="00CE6024">
              <w:fldChar w:fldCharType="separate"/>
            </w:r>
            <w:r w:rsidRPr="00CE6024">
              <w:t>(40, 44, 45, 60)</w:t>
            </w:r>
            <w:r w:rsidRPr="00CE6024">
              <w:fldChar w:fldCharType="end"/>
            </w:r>
            <w:r w:rsidR="00F1336D">
              <w:rPr>
                <w:rFonts w:ascii="Calibri" w:eastAsia="Times New Roman" w:hAnsi="Calibri" w:cs="Calibri"/>
                <w:color w:val="000000"/>
              </w:rPr>
              <w:fldChar w:fldCharType="begin"/>
            </w:r>
            <w:r w:rsidR="00F1336D">
              <w:rPr>
                <w:rFonts w:ascii="Calibri" w:eastAsia="Times New Roman" w:hAnsi="Calibri" w:cs="Calibri"/>
                <w:color w:val="000000"/>
              </w:rPr>
              <w:instrText xml:space="preserve"> ADDIN EN.CITE &lt;EndNote&gt;&lt;Cite&gt;&lt;Author&gt;Chiang&lt;/Author&gt;&lt;Year&gt;1991&lt;/Year&gt;&lt;RecNum&gt;4349&lt;/RecNum&gt;&lt;DisplayText&gt;(Chiang et al., 1991)&lt;/DisplayText&gt;&lt;record&gt;&lt;rec-number&gt;4349&lt;/rec-number&gt;&lt;foreign-keys&gt;&lt;key app="EN" db-id="t5fr2ttw2d05wfe0xv0ppw9kwp9t099v2f59" timestamp="1553711441"&gt;4349&lt;/key&gt;&lt;/foreign-keys&gt;&lt;ref-type name="Journal Article"&gt;17&lt;/ref-type&gt;&lt;contributors&gt;&lt;authors&gt;&lt;author&gt;Chiang, G. L.&lt;/author&gt;&lt;author&gt;Loong, K. P.&lt;/author&gt;&lt;author&gt;Chan, S. T.&lt;/author&gt;&lt;author&gt;Eng, K. L.&lt;/author&gt;&lt;author&gt;Yap, H. H.&lt;/author&gt;&lt;/authors&gt;&lt;/contributors&gt;&lt;auth-address&gt;Division of Medical Entomology, Institute for Medical Research, Kuala Lumpur, Malaysia.&lt;/auth-address&gt;&lt;titles&gt;&lt;title&gt;Capture-recapture studies with Anopheles maculatus Theobald (Diptera: Culicidae) the vector of malaria in peninsular Malaysia&lt;/title&gt;&lt;secondary-title&gt;Southeast Asian J Trop Med Public Health&lt;/secondary-title&gt;&lt;/titles&gt;&lt;periodical&gt;&lt;full-title&gt;Southeast Asian J Trop Med Public Health&lt;/full-title&gt;&lt;/periodical&gt;&lt;pages&gt;643-7&lt;/pages&gt;&lt;volume&gt;22&lt;/volume&gt;&lt;number&gt;4&lt;/number&gt;&lt;edition&gt;1991/12/01&lt;/edition&gt;&lt;keywords&gt;&lt;keyword&gt;Animals&lt;/keyword&gt;&lt;keyword&gt;*Anopheles/anatomy &amp;amp; histology&lt;/keyword&gt;&lt;keyword&gt;*Behavior, Animal&lt;/keyword&gt;&lt;keyword&gt;Culicidae&lt;/keyword&gt;&lt;keyword&gt;Female&lt;/keyword&gt;&lt;keyword&gt;Malaria/*transmission&lt;/keyword&gt;&lt;keyword&gt;Malaysia&lt;/keyword&gt;&lt;keyword&gt;Oviposition&lt;/keyword&gt;&lt;keyword&gt;Survival&lt;/keyword&gt;&lt;/keywords&gt;&lt;dates&gt;&lt;year&gt;1991&lt;/year&gt;&lt;pub-dates&gt;&lt;date&gt;Dec&lt;/date&gt;&lt;/pub-dates&gt;&lt;/dates&gt;&lt;isbn&gt;0125-1562 (Print)&amp;#xD;0125-1562 (Linking)&lt;/isbn&gt;&lt;accession-num&gt;1687932&lt;/accession-num&gt;&lt;urls&gt;&lt;related-urls&gt;&lt;url&gt;https://www.ncbi.nlm.nih.gov/pubmed/1687932&lt;/url&gt;&lt;/related-urls&gt;&lt;/urls&gt;&lt;/record&gt;&lt;/Cite&gt;&lt;/EndNote&gt;</w:instrText>
            </w:r>
            <w:r w:rsidR="00F1336D">
              <w:rPr>
                <w:rFonts w:ascii="Calibri" w:eastAsia="Times New Roman" w:hAnsi="Calibri" w:cs="Calibri"/>
                <w:color w:val="000000"/>
              </w:rPr>
              <w:fldChar w:fldCharType="separate"/>
            </w:r>
            <w:r w:rsidR="00F1336D">
              <w:rPr>
                <w:rFonts w:ascii="Calibri" w:eastAsia="Times New Roman" w:hAnsi="Calibri" w:cs="Calibri"/>
                <w:noProof/>
                <w:color w:val="000000"/>
              </w:rPr>
              <w:t>(Chiang et al., 1991)</w:t>
            </w:r>
            <w:r w:rsidR="00F1336D">
              <w:rPr>
                <w:rFonts w:ascii="Calibri" w:eastAsia="Times New Roman" w:hAnsi="Calibri" w:cs="Calibri"/>
                <w:color w:val="000000"/>
              </w:rPr>
              <w:fldChar w:fldCharType="end"/>
            </w:r>
            <w:r w:rsidR="00436134" w:rsidRPr="00E844AD">
              <w:rPr>
                <w:rFonts w:cstheme="minorHAnsi"/>
              </w:rPr>
              <w:fldChar w:fldCharType="begin"/>
            </w:r>
            <w:r w:rsidR="00436134" w:rsidRPr="00E844AD">
              <w:rPr>
                <w:rFonts w:cstheme="minorHAnsi"/>
              </w:rPr>
              <w:instrText xml:space="preserve"> ADDIN EN.CITE &lt;EndNote&gt;&lt;Cite&gt;&lt;Author&gt;Catangui&lt;/Author&gt;&lt;Year&gt;1985&lt;/Year&gt;&lt;RecNum&gt;5615&lt;/RecNum&gt;&lt;DisplayText&gt;(Catangui, 1985)&lt;/DisplayText&gt;&lt;record&gt;&lt;rec-number&gt;5615&lt;/rec-number&gt;&lt;foreign-keys&gt;&lt;key app="EN" db-id="t5fr2ttw2d05wfe0xv0ppw9kwp9t099v2f59" timestamp="1573054995"&gt;5615&lt;/key&gt;&lt;/foreign-keys&gt;&lt;ref-type name="Book Section"&gt;5&lt;/ref-type&gt;&lt;contributors&gt;&lt;authors&gt;&lt;author&gt;Catangui, F.P. &lt;/author&gt;&lt;/authors&gt;&lt;secondary-authors&gt;&lt;author&gt;Harinasuta C, Reynolds DC&lt;/author&gt;&lt;/secondary-authors&gt;&lt;/contributors&gt;&lt;titles&gt;&lt;title&gt;Bionomics of malaria vectors in the Philippines.&lt;/title&gt;&lt;secondary-title&gt;Proceedings of the 12th SEAMIC Workshop on Problems of Malaria in the SEAMIC Countries&lt;/secondary-title&gt;&lt;/titles&gt;&lt;pages&gt;83-91&lt;/pages&gt;&lt;dates&gt;&lt;year&gt;1985&lt;/year&gt;&lt;/dates&gt;&lt;pub-location&gt;Tokyo&lt;/pub-location&gt;&lt;publisher&gt;Southeast Asian Medical Information Center,&lt;/publisher&gt;&lt;urls&gt;&lt;/urls&gt;&lt;/record&gt;&lt;/Cite&gt;&lt;/EndNote&gt;</w:instrText>
            </w:r>
            <w:r w:rsidR="00436134" w:rsidRPr="00E844AD">
              <w:rPr>
                <w:rFonts w:cstheme="minorHAnsi"/>
              </w:rPr>
              <w:fldChar w:fldCharType="separate"/>
            </w:r>
            <w:r w:rsidR="00436134" w:rsidRPr="00E844AD">
              <w:rPr>
                <w:rFonts w:cstheme="minorHAnsi"/>
                <w:noProof/>
              </w:rPr>
              <w:t>(Catangui, 1985)</w:t>
            </w:r>
            <w:r w:rsidR="00436134" w:rsidRPr="00E844AD">
              <w:rPr>
                <w:rFonts w:cstheme="minorHAnsi"/>
              </w:rPr>
              <w:fldChar w:fldCharType="end"/>
            </w:r>
          </w:p>
        </w:tc>
        <w:tc>
          <w:tcPr>
            <w:tcW w:w="338" w:type="pct"/>
          </w:tcPr>
          <w:p w14:paraId="67C4845E" w14:textId="5EBD1E2E" w:rsidR="00080D22" w:rsidRPr="00CE6024" w:rsidRDefault="00C10771" w:rsidP="00C10771">
            <w:r w:rsidRPr="00CE6024">
              <w:fldChar w:fldCharType="begin">
                <w:fldData xml:space="preserve">PEVuZE5vdGU+PENpdGU+PEF1dGhvcj5GZXJuYW5kZXotU2FsYXM8L0F1dGhvcj48WWVhcj4xOTk0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</w:fldData>
              </w:fldChar>
            </w:r>
            <w:r w:rsidRPr="00CE6024">
              <w:instrText xml:space="preserve"> ADDIN EN.CITE </w:instrText>
            </w:r>
            <w:r w:rsidRPr="00CE6024">
              <w:fldChar w:fldCharType="begin">
                <w:fldData xml:space="preserve">PEVuZE5vdGU+PENpdGU+PEF1dGhvcj5GZXJuYW5kZXotU2FsYXM8L0F1dGhvcj48WWVhcj4xOTk0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</w:fldData>
              </w:fldChar>
            </w:r>
            <w:r w:rsidRPr="00CE6024">
              <w:instrText xml:space="preserve"> ADDIN EN.CITE.DATA </w:instrText>
            </w:r>
            <w:r w:rsidRPr="00CE6024">
              <w:fldChar w:fldCharType="end"/>
            </w:r>
            <w:r w:rsidRPr="00CE6024">
              <w:fldChar w:fldCharType="separate"/>
            </w:r>
            <w:r w:rsidRPr="00CE6024">
              <w:t>(18, 25, 26, 43, 47)</w:t>
            </w:r>
            <w:r w:rsidRPr="00CE6024">
              <w:fldChar w:fldCharType="end"/>
            </w:r>
          </w:p>
        </w:tc>
      </w:tr>
      <w:tr w:rsidR="00080D22" w14:paraId="421F826A" w14:textId="77777777" w:rsidTr="00F97689">
        <w:trPr>
          <w:gridAfter w:val="3"/>
          <w:wAfter w:w="2321" w:type="pct"/>
        </w:trPr>
        <w:tc>
          <w:tcPr>
            <w:tcW w:w="547" w:type="pct"/>
          </w:tcPr>
          <w:p w14:paraId="7BDED3ED" w14:textId="2EAE32E7" w:rsidR="00080D22" w:rsidRPr="00CE6024" w:rsidRDefault="00080D22" w:rsidP="00080D22">
            <w:r w:rsidRPr="009A793B">
              <w:t xml:space="preserve">Duration of host seeking </w:t>
            </w:r>
          </w:p>
        </w:tc>
        <w:tc>
          <w:tcPr>
            <w:tcW w:w="525" w:type="pct"/>
          </w:tcPr>
          <w:p w14:paraId="2E751F17" w14:textId="55AB659A" w:rsidR="00080D22" w:rsidRPr="00CE6024" w:rsidRDefault="00C10771" w:rsidP="00C10771">
            <w:r>
              <w:fldChar w:fldCharType="begin">
                <w:fldData xml:space="preserve">PEVuZE5vdGU+PENpdGU+PEF1dGhvcj5DaGl0bmlzPC9BdXRob3I+PFllYXI+MjAwODwvWWVhcj48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</w:fldData>
              </w:fldChar>
            </w:r>
            <w:r>
              <w:instrText xml:space="preserve"> ADDIN EN.CITE </w:instrText>
            </w:r>
            <w:r>
              <w:fldChar w:fldCharType="begin">
                <w:fldData xml:space="preserve">PEVuZE5vdGU+PENpdGU+PEF1dGhvcj5DaGl0bmlzPC9BdXRob3I+PFllYXI+MjAwODwvWWVhcj48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</w:fldData>
              </w:fldChar>
            </w:r>
            <w:r>
              <w:instrText xml:space="preserve"> ADDIN EN.CITE.DATA </w:instrText>
            </w:r>
            <w:r>
              <w:fldChar w:fldCharType="end"/>
            </w:r>
            <w:r>
              <w:fldChar w:fldCharType="separate"/>
            </w:r>
            <w:r>
              <w:t>(34)</w:t>
            </w:r>
            <w:r>
              <w:fldChar w:fldCharType="end"/>
            </w:r>
          </w:p>
        </w:tc>
        <w:tc>
          <w:tcPr>
            <w:tcW w:w="629" w:type="pct"/>
          </w:tcPr>
          <w:p w14:paraId="5E366FB9" w14:textId="2966FA69" w:rsidR="00080D22" w:rsidRPr="00CE6024" w:rsidRDefault="00C10771" w:rsidP="00C10771">
            <w:r w:rsidRPr="00CE6024">
              <w:fldChar w:fldCharType="begin">
                <w:fldData xml:space="preserve">PEVuZE5vdGU+PENpdGU+PEF1dGhvcj5DaGFybHdvb2Q8L0F1dGhvcj48WWVhcj4xOTk3PC9ZZWFy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</w:fldData>
              </w:fldChar>
            </w:r>
            <w:r w:rsidRPr="00CE6024">
              <w:instrText xml:space="preserve"> ADDIN EN.CITE </w:instrText>
            </w:r>
            <w:r w:rsidRPr="00CE6024">
              <w:fldChar w:fldCharType="begin">
                <w:fldData xml:space="preserve">PEVuZE5vdGU+PENpdGU+PEF1dGhvcj5DaGFybHdvb2Q8L0F1dGhvcj48WWVhcj4xOTk3PC9ZZWFy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</w:fldData>
              </w:fldChar>
            </w:r>
            <w:r w:rsidRPr="00CE6024">
              <w:instrText xml:space="preserve"> ADDIN EN.CITE.DATA </w:instrText>
            </w:r>
            <w:r w:rsidRPr="00CE6024">
              <w:fldChar w:fldCharType="end"/>
            </w:r>
            <w:r w:rsidRPr="00CE6024">
              <w:fldChar w:fldCharType="separate"/>
            </w:r>
            <w:r w:rsidRPr="00CE6024">
              <w:t>(35-38)</w:t>
            </w:r>
            <w:r w:rsidRPr="00CE6024">
              <w:fldChar w:fldCharType="end"/>
            </w:r>
          </w:p>
        </w:tc>
        <w:tc>
          <w:tcPr>
            <w:tcW w:w="640" w:type="pct"/>
          </w:tcPr>
          <w:p w14:paraId="777BD0AA" w14:textId="48DBE360" w:rsidR="00436134" w:rsidRDefault="00C10771" w:rsidP="00436134">
            <w:r w:rsidRPr="00CE6024">
              <w:fldChar w:fldCharType="begin">
                <w:fldData xml:space="preserve">PEVuZE5vdGU+PENpdGU+PEF1dGhvcj5DaGFybHdvb2Q8L0F1dGhvcj48WWVhcj4xOTg2PC9ZZWFy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==
</w:fldData>
              </w:fldChar>
            </w:r>
            <w:r w:rsidRPr="00CE6024">
              <w:instrText xml:space="preserve"> ADDIN EN.CITE </w:instrText>
            </w:r>
            <w:r w:rsidRPr="00CE6024">
              <w:fldChar w:fldCharType="begin">
                <w:fldData xml:space="preserve">PEVuZE5vdGU+PENpdGU+PEF1dGhvcj5DaGFybHdvb2Q8L0F1dGhvcj48WWVhcj4xOTg2PC9ZZWFy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==
</w:fldData>
              </w:fldChar>
            </w:r>
            <w:r w:rsidRPr="00CE6024">
              <w:instrText xml:space="preserve"> ADDIN EN.CITE.DATA </w:instrText>
            </w:r>
            <w:r w:rsidRPr="00CE6024">
              <w:fldChar w:fldCharType="end"/>
            </w:r>
            <w:r w:rsidRPr="00CE6024">
              <w:fldChar w:fldCharType="separate"/>
            </w:r>
            <w:r w:rsidRPr="00CE6024">
              <w:t>(39, 41, 42)</w:t>
            </w:r>
            <w:r w:rsidRPr="00CE6024">
              <w:fldChar w:fldCharType="end"/>
            </w:r>
            <w:r w:rsidR="00436134">
              <w:rPr>
                <w:rFonts w:ascii="Times New Roman" w:eastAsia="Times New Roman" w:hAnsi="Times New Roman" w:cs="Times New Roman"/>
                <w:sz w:val="20"/>
                <w:szCs w:val="20"/>
              </w:rPr>
              <w:fldChar w:fldCharType="begin">
                <w:fldData xml:space="preserve">PEVuZE5vdGU+PENpdGU+PEF1dGhvcj5DaGFybHdvb2Q8L0F1dGhvcj48WWVhcj4yMDE2PC9ZZWFy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==
</w:fldData>
              </w:fldChar>
            </w:r>
            <w:r w:rsidR="00436134">
              <w:rPr>
                <w:rFonts w:ascii="Times New Roman" w:eastAsia="Times New Roman" w:hAnsi="Times New Roman" w:cs="Times New Roman"/>
                <w:sz w:val="20"/>
                <w:szCs w:val="20"/>
              </w:rPr>
              <w:instrText xml:space="preserve"> ADDIN EN.CITE </w:instrText>
            </w:r>
            <w:r w:rsidR="00436134">
              <w:rPr>
                <w:rFonts w:ascii="Times New Roman" w:eastAsia="Times New Roman" w:hAnsi="Times New Roman" w:cs="Times New Roman"/>
                <w:sz w:val="20"/>
                <w:szCs w:val="20"/>
              </w:rPr>
              <w:fldChar w:fldCharType="begin">
                <w:fldData xml:space="preserve">PEVuZE5vdGU+PENpdGU+PEF1dGhvcj5DaGFybHdvb2Q8L0F1dGhvcj48WWVhcj4yMDE2PC9ZZWFy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==
</w:fldData>
              </w:fldChar>
            </w:r>
            <w:r w:rsidR="00436134">
              <w:rPr>
                <w:rFonts w:ascii="Times New Roman" w:eastAsia="Times New Roman" w:hAnsi="Times New Roman" w:cs="Times New Roman"/>
                <w:sz w:val="20"/>
                <w:szCs w:val="20"/>
              </w:rPr>
              <w:instrText xml:space="preserve"> ADDIN EN.CITE.DATA </w:instrText>
            </w:r>
            <w:r w:rsidR="00436134">
              <w:rPr>
                <w:rFonts w:ascii="Times New Roman" w:eastAsia="Times New Roman" w:hAnsi="Times New Roman" w:cs="Times New Roman"/>
                <w:sz w:val="20"/>
                <w:szCs w:val="20"/>
              </w:rPr>
            </w:r>
            <w:r w:rsidR="00436134">
              <w:rPr>
                <w:rFonts w:ascii="Times New Roman" w:eastAsia="Times New Roman" w:hAnsi="Times New Roman" w:cs="Times New Roman"/>
                <w:sz w:val="20"/>
                <w:szCs w:val="20"/>
              </w:rPr>
              <w:fldChar w:fldCharType="end"/>
            </w:r>
            <w:r w:rsidR="00436134">
              <w:rPr>
                <w:rFonts w:ascii="Times New Roman" w:eastAsia="Times New Roman" w:hAnsi="Times New Roman" w:cs="Times New Roman"/>
                <w:sz w:val="20"/>
                <w:szCs w:val="20"/>
              </w:rPr>
            </w:r>
            <w:r w:rsidR="00436134">
              <w:rPr>
                <w:rFonts w:ascii="Times New Roman" w:eastAsia="Times New Roman" w:hAnsi="Times New Roman" w:cs="Times New Roman"/>
                <w:sz w:val="20"/>
                <w:szCs w:val="20"/>
              </w:rPr>
              <w:fldChar w:fldCharType="separate"/>
            </w:r>
            <w:r w:rsidR="00436134">
              <w:rPr>
                <w:rFonts w:ascii="Times New Roman" w:eastAsia="Times New Roman" w:hAnsi="Times New Roman" w:cs="Times New Roman"/>
                <w:noProof/>
                <w:sz w:val="20"/>
                <w:szCs w:val="20"/>
              </w:rPr>
              <w:t>(Charlwood et al., 2016)</w:t>
            </w:r>
            <w:r w:rsidR="00436134">
              <w:rPr>
                <w:rFonts w:ascii="Times New Roman" w:eastAsia="Times New Roman" w:hAnsi="Times New Roman" w:cs="Times New Roman"/>
                <w:sz w:val="20"/>
                <w:szCs w:val="20"/>
              </w:rPr>
              <w:fldChar w:fldCharType="end"/>
            </w:r>
            <w:r w:rsidR="00436134" w:rsidRPr="00E844AD">
              <w:rPr>
                <w:rFonts w:cstheme="minorHAnsi"/>
              </w:rPr>
              <w:fldChar w:fldCharType="begin"/>
            </w:r>
            <w:r w:rsidR="00436134" w:rsidRPr="00E844AD">
              <w:rPr>
                <w:rFonts w:cstheme="minorHAnsi"/>
              </w:rPr>
              <w:instrText xml:space="preserve"> ADDIN EN.CITE &lt;EndNote&gt;&lt;Cite&gt;&lt;Author&gt;Catangui&lt;/Author&gt;&lt;Year&gt;1971&lt;/Year&gt;&lt;RecNum&gt;4048&lt;/RecNum&gt;&lt;DisplayText&gt;(Catangui, 1971)&lt;/DisplayText&gt;&lt;record&gt;&lt;rec-number&gt;4048&lt;/rec-number&gt;&lt;foreign-keys&gt;&lt;key app="EN" db-id="t5fr2ttw2d05wfe0xv0ppw9kwp9t099v2f59" timestamp="1532439069"&gt;4048&lt;/key&gt;&lt;/foreign-keys&gt;&lt;ref-type name="Journal Article"&gt;17&lt;/ref-type&gt;&lt;contributors&gt;&lt;authors&gt;&lt;author&gt;Catangui, F.P.&lt;/author&gt;&lt;/authors&gt;&lt;/contributors&gt;&lt;titles&gt;&lt;title&gt;Studies on the gonotrophic cycle of Anopheles minimus flavirostris and the application of physiological age grading technique on the same species&lt;/title&gt;&lt;secondary-title&gt;Southeast Asian J Trop Med Public Health&lt;/secondary-title&gt;&lt;/titles&gt;&lt;periodical&gt;&lt;full-title&gt;Southeast Asian J Trop Med Public Health&lt;/full-title&gt;&lt;/periodical&gt;&lt;pages&gt;384-392&lt;/pages&gt;&lt;volume&gt;2&lt;/volume&gt;&lt;number&gt;3&lt;/number&gt;&lt;reprint-edition&gt;Not in File&lt;/reprint-edition&gt;&lt;keywords&gt;&lt;keyword&gt;age factors&lt;/keyword&gt;&lt;keyword&gt;Animals&lt;/keyword&gt;&lt;keyword&gt;anopheles&lt;/keyword&gt;&lt;keyword&gt;Anopheles minimus&lt;/keyword&gt;&lt;keyword&gt;culicidae&lt;/keyword&gt;&lt;keyword&gt;Ecology&lt;/keyword&gt;&lt;keyword&gt;Feeding Behavior&lt;/keyword&gt;&lt;keyword&gt;female&lt;/keyword&gt;&lt;keyword&gt;GONOTROPHIC CYCLE&lt;/keyword&gt;&lt;keyword&gt;growth &amp;amp; development&lt;/keyword&gt;&lt;keyword&gt;Health&lt;/keyword&gt;&lt;keyword&gt;insect vectors&lt;/keyword&gt;&lt;keyword&gt;Larva&lt;/keyword&gt;&lt;keyword&gt;Metamorphosis,Biological&lt;/keyword&gt;&lt;keyword&gt;MINIMUS&lt;/keyword&gt;&lt;keyword&gt;Morphogenesis&lt;/keyword&gt;&lt;keyword&gt;Ovary&lt;/keyword&gt;&lt;keyword&gt;Ovum&lt;/keyword&gt;&lt;keyword&gt;Public Health&lt;/keyword&gt;&lt;keyword&gt;Pupa&lt;/keyword&gt;&lt;keyword&gt;Reproduction&lt;/keyword&gt;&lt;keyword&gt;Thailand&lt;/keyword&gt;&lt;keyword&gt;Time Factors&lt;/keyword&gt;&lt;/keywords&gt;&lt;dates&gt;&lt;year&gt;1971&lt;/year&gt;&lt;pub-dates&gt;&lt;date&gt;9/1971&lt;/date&gt;&lt;/pub-dates&gt;&lt;/dates&gt;&lt;isbn&gt;0125-1562 (Print)&lt;/isbn&gt;&lt;label&gt;5516&lt;/label&gt;&lt;urls&gt;&lt;related-urls&gt;&lt;url&gt;http://www.ncbi.nlm.nih.gov/pubmed/4400546&lt;/url&gt;&lt;/related-urls&gt;&lt;/urls&gt;&lt;/record&gt;&lt;/Cite&gt;&lt;/EndNote&gt;</w:instrText>
            </w:r>
            <w:r w:rsidR="00436134" w:rsidRPr="00E844AD">
              <w:rPr>
                <w:rFonts w:cstheme="minorHAnsi"/>
              </w:rPr>
              <w:fldChar w:fldCharType="separate"/>
            </w:r>
            <w:r w:rsidR="00436134" w:rsidRPr="00E844AD">
              <w:rPr>
                <w:rFonts w:cstheme="minorHAnsi"/>
                <w:noProof/>
              </w:rPr>
              <w:t>(Catangui, 1971)</w:t>
            </w:r>
            <w:r w:rsidR="00436134" w:rsidRPr="00E844AD">
              <w:rPr>
                <w:rFonts w:cstheme="minorHAnsi"/>
              </w:rPr>
              <w:fldChar w:fldCharType="end"/>
            </w:r>
          </w:p>
          <w:p w14:paraId="145E5158" w14:textId="77777777" w:rsidR="00436134" w:rsidRDefault="00436134" w:rsidP="00C10771"/>
          <w:p w14:paraId="6968F927" w14:textId="10933CFE" w:rsidR="00436134" w:rsidRPr="00CE6024" w:rsidRDefault="00436134" w:rsidP="00C10771"/>
        </w:tc>
        <w:tc>
          <w:tcPr>
            <w:tcW w:w="338" w:type="pct"/>
          </w:tcPr>
          <w:p w14:paraId="7B2B2B0D" w14:textId="7719819F" w:rsidR="00080D22" w:rsidRPr="00CE6024" w:rsidRDefault="00C10771" w:rsidP="00C10771">
            <w:r w:rsidRPr="00CE6024">
              <w:fldChar w:fldCharType="begin">
                <w:fldData xml:space="preserve">PEVuZE5vdGU+PENpdGU+PEF1dGhvcj5Nb2xlejwvQXV0aG9yPjxZZWFyPjE5OTg8L1llYXI+PFJl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</w:fldData>
              </w:fldChar>
            </w:r>
            <w:r w:rsidRPr="00CE6024">
              <w:instrText xml:space="preserve"> ADDIN EN.CITE </w:instrText>
            </w:r>
            <w:r w:rsidRPr="00CE6024">
              <w:fldChar w:fldCharType="begin">
                <w:fldData xml:space="preserve">PEVuZE5vdGU+PENpdGU+PEF1dGhvcj5Nb2xlejwvQXV0aG9yPjxZZWFyPjE5OTg8L1llYXI+PFJl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</w:fldData>
              </w:fldChar>
            </w:r>
            <w:r w:rsidRPr="00CE6024">
              <w:instrText xml:space="preserve"> ADDIN EN.CITE.DATA </w:instrText>
            </w:r>
            <w:r w:rsidRPr="00CE6024">
              <w:fldChar w:fldCharType="end"/>
            </w:r>
            <w:r w:rsidRPr="00CE6024">
              <w:fldChar w:fldCharType="separate"/>
            </w:r>
            <w:r w:rsidRPr="00CE6024">
              <w:t>(24)</w:t>
            </w:r>
            <w:r w:rsidRPr="00CE6024">
              <w:fldChar w:fldCharType="end"/>
            </w:r>
          </w:p>
        </w:tc>
      </w:tr>
      <w:tr w:rsidR="00436134" w14:paraId="57A0B112" w14:textId="77777777" w:rsidTr="00F97689">
        <w:trPr>
          <w:gridAfter w:val="3"/>
          <w:wAfter w:w="2321" w:type="pct"/>
        </w:trPr>
        <w:tc>
          <w:tcPr>
            <w:tcW w:w="547" w:type="pct"/>
          </w:tcPr>
          <w:p w14:paraId="5F024313" w14:textId="4D76CBDF" w:rsidR="00436134" w:rsidRPr="00CE6024" w:rsidRDefault="00436134" w:rsidP="00436134">
            <w:pPr>
              <w:pStyle w:val="Heading4"/>
              <w:outlineLvl w:val="3"/>
              <w:rPr>
                <w:rFonts w:asciiTheme="minorHAnsi" w:eastAsiaTheme="minorEastAsia" w:hAnsiTheme="minorHAnsi" w:cstheme="minorBidi"/>
                <w:b w:val="0"/>
                <w:bCs w:val="0"/>
                <w:i w:val="0"/>
                <w:iCs w:val="0"/>
              </w:rPr>
            </w:pPr>
            <w:r w:rsidRPr="00CE6024">
              <w:rPr>
                <w:rFonts w:asciiTheme="minorHAnsi" w:eastAsiaTheme="minorEastAsia" w:hAnsiTheme="minorHAnsi" w:cstheme="minorBidi"/>
                <w:b w:val="0"/>
                <w:bCs w:val="0"/>
                <w:i w:val="0"/>
                <w:iCs w:val="0"/>
              </w:rPr>
              <w:t>Proportion indoor biting</w:t>
            </w:r>
          </w:p>
        </w:tc>
        <w:tc>
          <w:tcPr>
            <w:tcW w:w="525" w:type="pct"/>
          </w:tcPr>
          <w:p w14:paraId="74D40FE2" w14:textId="2F7B8A2A" w:rsidR="00436134" w:rsidRPr="00CE6024" w:rsidRDefault="00436134" w:rsidP="00436134">
            <w:r>
              <w:fldChar w:fldCharType="begin">
                <w:fldData xml:space="preserve">PEVuZE5vdGU+PENpdGU+PEF1dGhvcj5CcmlldDwvQXV0aG9yPjxZZWFyPjIwMTk8L1llYXI+PFJl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</w:fldData>
              </w:fldChar>
            </w:r>
            <w:r>
              <w:instrText xml:space="preserve"> ADDIN EN.CITE </w:instrText>
            </w:r>
            <w:r>
              <w:fldChar w:fldCharType="begin">
                <w:fldData xml:space="preserve">PEVuZE5vdGU+PENpdGU+PEF1dGhvcj5CcmlldDwvQXV0aG9yPjxZZWFyPjIwMTk8L1llYXI+PFJl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</w:fldData>
              </w:fldChar>
            </w:r>
            <w:r>
              <w:instrText xml:space="preserve"> ADDIN EN.CITE.DATA </w:instrText>
            </w:r>
            <w:r>
              <w:fldChar w:fldCharType="end"/>
            </w:r>
            <w:r>
              <w:fldChar w:fldCharType="separate"/>
            </w:r>
            <w:r>
              <w:t>(78)</w:t>
            </w:r>
            <w:r>
              <w:fldChar w:fldCharType="end"/>
            </w:r>
          </w:p>
        </w:tc>
        <w:tc>
          <w:tcPr>
            <w:tcW w:w="629" w:type="pct"/>
          </w:tcPr>
          <w:p w14:paraId="06724518" w14:textId="24A7F753" w:rsidR="00436134" w:rsidRPr="00CE6024" w:rsidRDefault="00436134" w:rsidP="00436134">
            <w:r w:rsidRPr="00CE6024">
              <w:fldChar w:fldCharType="begin"/>
            </w:r>
            <w:r w:rsidRPr="00CE6024">
              <w:instrText xml:space="preserve"> ADDIN EN.CITE &lt;EndNote&gt;&lt;Cite&gt;&lt;Author&gt;Massey&lt;/Author&gt;&lt;Year&gt;2016&lt;/Year&gt;&lt;RecNum&gt;4338&lt;/RecNum&gt;&lt;DisplayText&gt;(1)&lt;/DisplayText&gt;&lt;record&gt;&lt;rec-number&gt;4338&lt;/rec-number&gt;&lt;foreign-keys&gt;&lt;key app="EN" db-id="t5fr2ttw2d05wfe0xv0ppw9kwp9t099v2f59" timestamp="1553594720"&gt;4338&lt;/key&gt;&lt;/foreign-keys&gt;&lt;ref-type name="Journal Article"&gt;17&lt;/ref-type&gt;&lt;contributors&gt;&lt;authors&gt;&lt;author&gt;Massey, N. C.&lt;/author&gt;&lt;author&gt;Garrod, G.&lt;/author&gt;&lt;author&gt;Wiebe, A.&lt;/author&gt;&lt;author&gt;Henry, A. J.&lt;/author&gt;&lt;author&gt;Huang, Z.&lt;/author&gt;&lt;author&gt;Moyes, C. L.&lt;/author&gt;&lt;author&gt;Sinka, M. E.&lt;/author&gt;&lt;/authors&gt;&lt;/contributors&gt;&lt;auth-address&gt;Spatial Ecology &amp;amp;Epidemiology Group, Wellcome Trust Centre for Human Genetics, University of Oxford, Oxford, OX3 7BN, UK.&amp;#xD;Spatial Ecology &amp;amp;Epidemiology Group, Department of Zoology, University of Oxford, Oxford, OX1 3PS, UK.&lt;/auth-address&gt;&lt;titles&gt;&lt;title&gt;A global bionomic database for the dominant vectors of human malaria&lt;/title&gt;&lt;secondary-title&gt;Sci Data&lt;/secondary-title&gt;&lt;/titles&gt;&lt;periodical&gt;&lt;full-title&gt;Sci Data&lt;/full-title&gt;&lt;/periodical&gt;&lt;pages&gt;160014&lt;/pages&gt;&lt;volume&gt;3&lt;/volume&gt;&lt;edition&gt;2016/03/02&lt;/edition&gt;&lt;keywords&gt;&lt;keyword&gt;Animals&lt;/keyword&gt;&lt;keyword&gt;*Anopheles/physiology&lt;/keyword&gt;&lt;keyword&gt;*Databases, Factual&lt;/keyword&gt;&lt;keyword&gt;Humans&lt;/keyword&gt;&lt;keyword&gt;*Insect Vectors&lt;/keyword&gt;&lt;keyword&gt;Malaria/epidemiology/*transmission&lt;/keyword&gt;&lt;/keywords&gt;&lt;dates&gt;&lt;year&gt;2016&lt;/year&gt;&lt;pub-dates&gt;&lt;date&gt;Mar 1&lt;/date&gt;&lt;/pub-dates&gt;&lt;/dates&gt;&lt;isbn&gt;2052-4463 (Electronic)&amp;#xD;2052-4463 (Linking)&lt;/isbn&gt;&lt;accession-num&gt;26927852&lt;/accession-num&gt;&lt;urls&gt;&lt;related-urls&gt;&lt;url&gt;https://www.ncbi.nlm.nih.gov/pubmed/26927852&lt;/url&gt;&lt;/related-urls&gt;&lt;/urls&gt;&lt;custom2&gt;PMC4772652&lt;/custom2&gt;&lt;electronic-resource-num&gt;10.1038/sdata.2016.14&lt;/electronic-resource-num&gt;&lt;/record&gt;&lt;/Cite&gt;&lt;/EndNote&gt;</w:instrText>
            </w:r>
            <w:r w:rsidRPr="00CE6024">
              <w:fldChar w:fldCharType="separate"/>
            </w:r>
            <w:r w:rsidRPr="00CE6024">
              <w:t>(1)</w:t>
            </w:r>
            <w:r w:rsidRPr="00CE6024">
              <w:fldChar w:fldCharType="end"/>
            </w:r>
          </w:p>
        </w:tc>
        <w:tc>
          <w:tcPr>
            <w:tcW w:w="640" w:type="pct"/>
          </w:tcPr>
          <w:p w14:paraId="68D16416" w14:textId="22FDB082" w:rsidR="00436134" w:rsidRPr="00CE6024" w:rsidRDefault="00436134" w:rsidP="00436134">
            <w:r w:rsidRPr="00CE6024">
              <w:fldChar w:fldCharType="begin">
                <w:fldData xml:space="preserve">PEVuZE5vdGU+PENpdGU+PEF1dGhvcj5IaWk8L0F1dGhvcj48WWVhcj4xOTk3PC9ZZWFyPjxSZWNO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</w:fldData>
              </w:fldChar>
            </w:r>
            <w:r w:rsidRPr="00CE6024">
              <w:instrText xml:space="preserve"> ADDIN EN.CITE </w:instrText>
            </w:r>
            <w:r w:rsidRPr="00CE6024">
              <w:fldChar w:fldCharType="begin">
                <w:fldData xml:space="preserve">PEVuZE5vdGU+PENpdGU+PEF1dGhvcj5IaWk8L0F1dGhvcj48WWVhcj4xOTk3PC9ZZWFyPjxSZWNO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</w:fldData>
              </w:fldChar>
            </w:r>
            <w:r w:rsidRPr="00CE6024">
              <w:instrText xml:space="preserve"> ADDIN EN.CITE.DATA </w:instrText>
            </w:r>
            <w:r w:rsidRPr="00CE6024">
              <w:fldChar w:fldCharType="end"/>
            </w:r>
            <w:r w:rsidRPr="00CE6024">
              <w:fldChar w:fldCharType="separate"/>
            </w:r>
            <w:r w:rsidRPr="00CE6024">
              <w:t>(79-81)</w:t>
            </w:r>
            <w:r w:rsidRPr="00CE6024">
              <w:fldChar w:fldCharType="end"/>
            </w:r>
          </w:p>
        </w:tc>
        <w:tc>
          <w:tcPr>
            <w:tcW w:w="338" w:type="pct"/>
          </w:tcPr>
          <w:p w14:paraId="2D77D453" w14:textId="74F0486B" w:rsidR="00436134" w:rsidRDefault="00436134" w:rsidP="00436134">
            <w:pPr>
              <w:rPr>
                <w:rFonts w:cstheme="minorHAnsi"/>
              </w:rPr>
            </w:pPr>
          </w:p>
          <w:p w14:paraId="69194A78" w14:textId="3DF17808" w:rsidR="00436134" w:rsidRPr="00E844AD" w:rsidRDefault="00436134" w:rsidP="00436134">
            <w:pPr>
              <w:pStyle w:val="NoSpacing"/>
              <w:rPr>
                <w:rFonts w:cstheme="minorHAnsi"/>
              </w:rPr>
            </w:pPr>
            <w:r>
              <w:rPr>
                <w:rFonts w:cstheme="minorHAnsi"/>
              </w:rPr>
              <w:t xml:space="preserve"> </w:t>
            </w:r>
            <w:r w:rsidRPr="00E844AD">
              <w:rPr>
                <w:rFonts w:cstheme="minorHAnsi"/>
              </w:rPr>
              <w:t xml:space="preserve"> </w:t>
            </w:r>
          </w:p>
          <w:p w14:paraId="43F98CF0" w14:textId="445F3CC7" w:rsidR="00436134" w:rsidRPr="00CE6024" w:rsidRDefault="00436134" w:rsidP="00436134"/>
        </w:tc>
      </w:tr>
      <w:tr w:rsidR="00436134" w14:paraId="5228C878" w14:textId="77777777" w:rsidTr="00F97689">
        <w:trPr>
          <w:gridAfter w:val="3"/>
          <w:wAfter w:w="2321" w:type="pct"/>
        </w:trPr>
        <w:tc>
          <w:tcPr>
            <w:tcW w:w="547" w:type="pct"/>
          </w:tcPr>
          <w:p w14:paraId="79C1ECA3" w14:textId="452FA6A0" w:rsidR="00436134" w:rsidRPr="00CE6024" w:rsidRDefault="00436134" w:rsidP="00436134">
            <w:pPr>
              <w:pStyle w:val="Heading4"/>
              <w:outlineLvl w:val="3"/>
              <w:rPr>
                <w:rFonts w:asciiTheme="minorHAnsi" w:eastAsiaTheme="minorEastAsia" w:hAnsiTheme="minorHAnsi" w:cstheme="minorBidi"/>
                <w:b w:val="0"/>
                <w:bCs w:val="0"/>
                <w:i w:val="0"/>
                <w:iCs w:val="0"/>
              </w:rPr>
            </w:pPr>
            <w:r>
              <w:rPr>
                <w:rFonts w:asciiTheme="minorHAnsi" w:eastAsiaTheme="minorEastAsia" w:hAnsiTheme="minorHAnsi" w:cstheme="minorBidi"/>
                <w:b w:val="0"/>
                <w:bCs w:val="0"/>
                <w:i w:val="0"/>
                <w:iCs w:val="0"/>
              </w:rPr>
              <w:t>Duration of larval development</w:t>
            </w:r>
          </w:p>
        </w:tc>
        <w:tc>
          <w:tcPr>
            <w:tcW w:w="525" w:type="pct"/>
          </w:tcPr>
          <w:p w14:paraId="1FA02AD8" w14:textId="09A44D52" w:rsidR="00436134" w:rsidRDefault="00436134" w:rsidP="00436134">
            <w:r>
              <w:t xml:space="preserve">(Manuela’s paper on </w:t>
            </w:r>
            <w:proofErr w:type="spellStart"/>
            <w:r>
              <w:t>larviciding</w:t>
            </w:r>
            <w:proofErr w:type="spellEnd"/>
            <w:r>
              <w:t>?)</w:t>
            </w:r>
          </w:p>
        </w:tc>
        <w:tc>
          <w:tcPr>
            <w:tcW w:w="629" w:type="pct"/>
          </w:tcPr>
          <w:p w14:paraId="5E985D3C" w14:textId="77777777" w:rsidR="00436134" w:rsidRPr="00CE6024" w:rsidRDefault="00436134" w:rsidP="00436134"/>
        </w:tc>
        <w:tc>
          <w:tcPr>
            <w:tcW w:w="640" w:type="pct"/>
          </w:tcPr>
          <w:p w14:paraId="163DAC8D" w14:textId="5CDAF560" w:rsidR="00436134" w:rsidRPr="00CE6024" w:rsidRDefault="00436134" w:rsidP="00436134">
            <w:r w:rsidRPr="00E844AD">
              <w:rPr>
                <w:rFonts w:cstheme="minorHAnsi"/>
              </w:rPr>
              <w:fldChar w:fldCharType="begin"/>
            </w:r>
            <w:r w:rsidRPr="00E844AD">
              <w:rPr>
                <w:rFonts w:cstheme="minorHAnsi"/>
              </w:rPr>
              <w:instrText xml:space="preserve"> ADDIN EN.CITE &lt;EndNote&gt;&lt;Cite&gt;&lt;Author&gt;Catangui&lt;/Author&gt;&lt;Year&gt;1985&lt;/Year&gt;&lt;RecNum&gt;5615&lt;/RecNum&gt;&lt;DisplayText&gt;(Catangui, 1985)&lt;/DisplayText&gt;&lt;record&gt;&lt;rec-number&gt;5615&lt;/rec-number&gt;&lt;foreign-keys&gt;&lt;key app="EN" db-id="t5fr2ttw2d05wfe0xv0ppw9kwp9t099v2f59" timestamp="1573054995"&gt;5615&lt;/key&gt;&lt;/foreign-keys&gt;&lt;ref-type name="Book Section"&gt;5&lt;/ref-type&gt;&lt;contributors&gt;&lt;authors&gt;&lt;author&gt;Catangui, F.P. &lt;/author&gt;&lt;/authors&gt;&lt;secondary-authors&gt;&lt;author&gt;Harinasuta C, Reynolds DC&lt;/author&gt;&lt;/secondary-authors&gt;&lt;/contributors&gt;&lt;titles&gt;&lt;title&gt;Bionomics of malaria vectors in the Philippines.&lt;/title&gt;&lt;secondary-title&gt;Proceedings of the 12th SEAMIC Workshop on Problems of Malaria in the SEAMIC Countries&lt;/secondary-title&gt;&lt;/titles&gt;&lt;pages&gt;83-91&lt;/pages&gt;&lt;dates&gt;&lt;year&gt;1985&lt;/year&gt;&lt;/dates&gt;&lt;pub-location&gt;Tokyo&lt;/pub-location&gt;&lt;publisher&gt;Southeast Asian Medical Information Center,&lt;/publisher&gt;&lt;urls&gt;&lt;/urls&gt;&lt;/record&gt;&lt;/Cite&gt;&lt;/EndNote&gt;</w:instrText>
            </w:r>
            <w:r w:rsidRPr="00E844AD">
              <w:rPr>
                <w:rFonts w:cstheme="minorHAnsi"/>
              </w:rPr>
              <w:fldChar w:fldCharType="separate"/>
            </w:r>
            <w:r w:rsidRPr="00E844AD">
              <w:rPr>
                <w:rFonts w:cstheme="minorHAnsi"/>
                <w:noProof/>
              </w:rPr>
              <w:t>(Catangui, 1985)</w:t>
            </w:r>
            <w:r w:rsidRPr="00E844AD">
              <w:rPr>
                <w:rFonts w:cstheme="minorHAnsi"/>
              </w:rPr>
              <w:fldChar w:fldCharType="end"/>
            </w:r>
            <w:r w:rsidRPr="00E844AD">
              <w:rPr>
                <w:rFonts w:cstheme="minorHAnsi"/>
              </w:rPr>
              <w:fldChar w:fldCharType="begin"/>
            </w:r>
            <w:r w:rsidRPr="00E844AD">
              <w:rPr>
                <w:rFonts w:cstheme="minorHAnsi"/>
              </w:rPr>
              <w:instrText xml:space="preserve"> ADDIN EN.CITE &lt;EndNote&gt;&lt;Cite&gt;&lt;Author&gt;Phasomkusolsil&lt;/Author&gt;&lt;Year&gt;2013&lt;/Year&gt;&lt;RecNum&gt;5618&lt;/RecNum&gt;&lt;DisplayText&gt;(Phasomkusolsil et al., 2013)&lt;/DisplayText&gt;&lt;record&gt;&lt;rec-number&gt;5618&lt;/rec-number&gt;&lt;foreign-keys&gt;&lt;key app="EN" db-id="t5fr2ttw2d05wfe0xv0ppw9kwp9t099v2f59" timestamp="1573060589"&gt;5618&lt;/key&gt;&lt;/foreign-keys&gt;&lt;ref-type name="Journal Article"&gt;17&lt;/ref-type&gt;&lt;contributors&gt;&lt;authors&gt;&lt;author&gt;Phasomkusolsil, S.&lt;/author&gt;&lt;author&gt;Tawong, J.&lt;/author&gt;&lt;author&gt;Monkanna, N.&lt;/author&gt;&lt;author&gt;Pantuwatana, K.&lt;/author&gt;&lt;author&gt;Damdangdee, N.&lt;/author&gt;&lt;author&gt;Khongtak, W.&lt;/author&gt;&lt;author&gt;Kertmanee, Y.&lt;/author&gt;&lt;author&gt;Evans, B. P.&lt;/author&gt;&lt;author&gt;Schuster, A. L.&lt;/author&gt;&lt;/authors&gt;&lt;/contributors&gt;&lt;auth-address&gt;Armed Forces Res Inst Med Sci, Dept Entomol, US Army Med Component, Bangkok 10400, Thailand&amp;#xD;US Army Publ Hlth Command Reg Pacific, Unit 45006, Apo, AP 96343, Japan&lt;/auth-address&gt;&lt;titles&gt;&lt;title&gt;Maintenance of mosquito vectors: effects of blood source on feeding, survival, fecundity, and egg hatching rates&lt;/title&gt;&lt;secondary-title&gt;Journal of Vector Ecology&lt;/secondary-title&gt;&lt;alt-title&gt;J Vector Ecol&lt;/alt-title&gt;&lt;/titles&gt;&lt;periodical&gt;&lt;full-title&gt;Journal of Vector Ecology&lt;/full-title&gt;&lt;/periodical&gt;&lt;pages&gt;38-45&lt;/pages&gt;&lt;volume&gt;38&lt;/volume&gt;&lt;number&gt;1&lt;/number&gt;&lt;keywords&gt;&lt;keyword&gt;blood source&lt;/keyword&gt;&lt;keyword&gt;feeding&lt;/keyword&gt;&lt;keyword&gt;fecundity&lt;/keyword&gt;&lt;keyword&gt;anopheles&lt;/keyword&gt;&lt;keyword&gt;aedes&lt;/keyword&gt;&lt;keyword&gt;anopheles-stephensi&lt;/keyword&gt;&lt;keyword&gt;aedes-albopictus&lt;/keyword&gt;&lt;keyword&gt;culicidae&lt;/keyword&gt;&lt;keyword&gt;diptera&lt;/keyword&gt;&lt;keyword&gt;meal&lt;/keyword&gt;&lt;keyword&gt;albimanus&lt;/keyword&gt;&lt;keyword&gt;malaria&lt;/keyword&gt;&lt;keyword&gt;size&lt;/keyword&gt;&lt;/keywords&gt;&lt;dates&gt;&lt;year&gt;2013&lt;/year&gt;&lt;pub-dates&gt;&lt;date&gt;Jun&lt;/date&gt;&lt;/pub-dates&gt;&lt;/dates&gt;&lt;accession-num&gt;WOS:000319420600005&lt;/accession-num&gt;&lt;urls&gt;&lt;related-urls&gt;&lt;url&gt;&amp;lt;Go to ISI&amp;gt;://WOS:000319420600005&lt;/url&gt;&lt;/related-urls&gt;&lt;/urls&gt;&lt;electronic-resource-num&gt;10.1111/j.1948-7134.2013.12006.x&lt;/electronic-resource-num&gt;&lt;language&gt;English&lt;/language&gt;&lt;/record&gt;&lt;/Cite&gt;&lt;/EndNote&gt;</w:instrText>
            </w:r>
            <w:r w:rsidRPr="00E844AD">
              <w:rPr>
                <w:rFonts w:cstheme="minorHAnsi"/>
              </w:rPr>
              <w:fldChar w:fldCharType="separate"/>
            </w:r>
            <w:r w:rsidRPr="00E844AD">
              <w:rPr>
                <w:rFonts w:cstheme="minorHAnsi"/>
                <w:noProof/>
              </w:rPr>
              <w:t>(Phasomkusolsil et al., 2013)</w:t>
            </w:r>
            <w:r w:rsidRPr="00E844AD">
              <w:rPr>
                <w:rFonts w:cstheme="minorHAnsi"/>
              </w:rPr>
              <w:fldChar w:fldCharType="end"/>
            </w:r>
          </w:p>
        </w:tc>
        <w:tc>
          <w:tcPr>
            <w:tcW w:w="338" w:type="pct"/>
          </w:tcPr>
          <w:p w14:paraId="57116A53" w14:textId="1EE5DA1A" w:rsidR="00436134" w:rsidRPr="00CE6024" w:rsidRDefault="00436134" w:rsidP="00436134">
            <w:pPr>
              <w:pStyle w:val="NoSpacing"/>
            </w:pPr>
          </w:p>
        </w:tc>
      </w:tr>
      <w:tr w:rsidR="00436134" w14:paraId="49CA0613" w14:textId="77777777" w:rsidTr="00F97689">
        <w:trPr>
          <w:gridAfter w:val="3"/>
          <w:wAfter w:w="2321" w:type="pct"/>
        </w:trPr>
        <w:tc>
          <w:tcPr>
            <w:tcW w:w="547" w:type="pct"/>
          </w:tcPr>
          <w:p w14:paraId="7170C5DD" w14:textId="3CB26D83" w:rsidR="00436134" w:rsidRPr="00CE6024" w:rsidRDefault="00436134" w:rsidP="00436134">
            <w:pPr>
              <w:pStyle w:val="Heading4"/>
              <w:outlineLvl w:val="3"/>
              <w:rPr>
                <w:rFonts w:asciiTheme="minorHAnsi" w:eastAsiaTheme="minorEastAsia" w:hAnsiTheme="minorHAnsi" w:cstheme="minorBidi"/>
                <w:b w:val="0"/>
                <w:bCs w:val="0"/>
                <w:i w:val="0"/>
                <w:iCs w:val="0"/>
              </w:rPr>
            </w:pPr>
            <w:r>
              <w:rPr>
                <w:rFonts w:asciiTheme="minorHAnsi" w:eastAsiaTheme="minorEastAsia" w:hAnsiTheme="minorHAnsi" w:cstheme="minorBidi"/>
                <w:b w:val="0"/>
                <w:bCs w:val="0"/>
                <w:i w:val="0"/>
                <w:iCs w:val="0"/>
              </w:rPr>
              <w:t>Survival of eggs to emergence</w:t>
            </w:r>
          </w:p>
        </w:tc>
        <w:tc>
          <w:tcPr>
            <w:tcW w:w="525" w:type="pct"/>
          </w:tcPr>
          <w:p w14:paraId="0E63AAD8" w14:textId="7C9D88D6" w:rsidR="00436134" w:rsidRDefault="00436134" w:rsidP="00436134">
            <w:r>
              <w:t xml:space="preserve">(Manuela’s paper on </w:t>
            </w:r>
            <w:proofErr w:type="spellStart"/>
            <w:r>
              <w:t>larviciding</w:t>
            </w:r>
            <w:proofErr w:type="spellEnd"/>
            <w:r>
              <w:t>?)</w:t>
            </w:r>
          </w:p>
        </w:tc>
        <w:tc>
          <w:tcPr>
            <w:tcW w:w="629" w:type="pct"/>
          </w:tcPr>
          <w:p w14:paraId="209DE82D" w14:textId="0F79D225" w:rsidR="00436134" w:rsidRPr="00CE6024" w:rsidRDefault="00436134" w:rsidP="00436134"/>
        </w:tc>
        <w:tc>
          <w:tcPr>
            <w:tcW w:w="640" w:type="pct"/>
          </w:tcPr>
          <w:p w14:paraId="64E0D9AA" w14:textId="049ED841" w:rsidR="00436134" w:rsidRPr="00CE6024" w:rsidRDefault="00436134" w:rsidP="00436134">
            <w:r w:rsidRPr="00E844AD">
              <w:rPr>
                <w:rFonts w:cstheme="minorHAnsi"/>
              </w:rPr>
              <w:fldChar w:fldCharType="begin"/>
            </w:r>
            <w:r w:rsidRPr="00E844AD">
              <w:rPr>
                <w:rFonts w:cstheme="minorHAnsi"/>
              </w:rPr>
              <w:instrText xml:space="preserve"> ADDIN EN.CITE &lt;EndNote&gt;&lt;Cite&gt;&lt;Author&gt;Phasomkusolsil&lt;/Author&gt;&lt;Year&gt;2013&lt;/Year&gt;&lt;RecNum&gt;5618&lt;/RecNum&gt;&lt;DisplayText&gt;(Phasomkusolsil et al., 2013)&lt;/DisplayText&gt;&lt;record&gt;&lt;rec-number&gt;5618&lt;/rec-number&gt;&lt;foreign-keys&gt;&lt;key app="EN" db-id="t5fr2ttw2d05wfe0xv0ppw9kwp9t099v2f59" timestamp="1573060589"&gt;5618&lt;/key&gt;&lt;/foreign-keys&gt;&lt;ref-type name="Journal Article"&gt;17&lt;/ref-type&gt;&lt;contributors&gt;&lt;authors&gt;&lt;author&gt;Phasomkusolsil, S.&lt;/author&gt;&lt;author&gt;Tawong, J.&lt;/author&gt;&lt;author&gt;Monkanna, N.&lt;/author&gt;&lt;author&gt;Pantuwatana, K.&lt;/author&gt;&lt;author&gt;Damdangdee, N.&lt;/author&gt;&lt;author&gt;Khongtak, W.&lt;/author&gt;&lt;author&gt;Kertmanee, Y.&lt;/author&gt;&lt;author&gt;Evans, B. P.&lt;/author&gt;&lt;author&gt;Schuster, A. L.&lt;/author&gt;&lt;/authors&gt;&lt;/contributors&gt;&lt;auth-address&gt;Armed Forces Res Inst Med Sci, Dept Entomol, US Army Med Component, Bangkok 10400, Thailand&amp;#xD;US Army Publ Hlth Command Reg Pacific, Unit 45006, Apo, AP 96343, Japan&lt;/auth-address&gt;&lt;titles&gt;&lt;title&gt;Maintenance of mosquito vectors: effects of blood source on feeding, survival, fecundity, and egg hatching rates&lt;/title&gt;&lt;secondary-title&gt;Journal of Vector Ecology&lt;/secondary-title&gt;&lt;alt-title&gt;J Vector Ecol&lt;/alt-title&gt;&lt;/titles&gt;&lt;periodical&gt;&lt;full-title&gt;Journal of Vector Ecology&lt;/full-title&gt;&lt;/periodical&gt;&lt;pages&gt;38-45&lt;/pages&gt;&lt;volume&gt;38&lt;/volume&gt;&lt;number&gt;1&lt;/number&gt;&lt;keywords&gt;&lt;keyword&gt;blood source&lt;/keyword&gt;&lt;keyword&gt;feeding&lt;/keyword&gt;&lt;keyword&gt;fecundity&lt;/keyword&gt;&lt;keyword&gt;anopheles&lt;/keyword&gt;&lt;keyword&gt;aedes&lt;/keyword&gt;&lt;keyword&gt;anopheles-stephensi&lt;/keyword&gt;&lt;keyword&gt;aedes-albopictus&lt;/keyword&gt;&lt;keyword&gt;culicidae&lt;/keyword&gt;&lt;keyword&gt;diptera&lt;/keyword&gt;&lt;keyword&gt;meal&lt;/keyword&gt;&lt;keyword&gt;albimanus&lt;/keyword&gt;&lt;keyword&gt;malaria&lt;/keyword&gt;&lt;keyword&gt;size&lt;/keyword&gt;&lt;/keywords&gt;&lt;dates&gt;&lt;year&gt;2013&lt;/year&gt;&lt;pub-dates&gt;&lt;date&gt;Jun&lt;/date&gt;&lt;/pub-dates&gt;&lt;/dates&gt;&lt;accession-num&gt;WOS:000319420600005&lt;/accession-num&gt;&lt;urls&gt;&lt;related-urls&gt;&lt;url&gt;&amp;lt;Go to ISI&amp;gt;://WOS:000319420600005&lt;/url&gt;&lt;/related-urls&gt;&lt;/urls&gt;&lt;electronic-resource-num&gt;10.1111/j.1948-7134.2013.12006.x&lt;/electronic-resource-num&gt;&lt;language&gt;English&lt;/language&gt;&lt;/record&gt;&lt;/Cite&gt;&lt;/EndNote&gt;</w:instrText>
            </w:r>
            <w:r w:rsidRPr="00E844AD">
              <w:rPr>
                <w:rFonts w:cstheme="minorHAnsi"/>
              </w:rPr>
              <w:fldChar w:fldCharType="separate"/>
            </w:r>
            <w:r w:rsidRPr="00E844AD">
              <w:rPr>
                <w:rFonts w:cstheme="minorHAnsi"/>
                <w:noProof/>
              </w:rPr>
              <w:t>(Phasomkusolsil et al., 2013)</w:t>
            </w:r>
            <w:r w:rsidRPr="00E844AD">
              <w:rPr>
                <w:rFonts w:cstheme="minorHAnsi"/>
              </w:rPr>
              <w:fldChar w:fldCharType="end"/>
            </w:r>
            <w:r w:rsidRPr="00E844AD">
              <w:rPr>
                <w:rFonts w:cstheme="minorHAnsi"/>
              </w:rPr>
              <w:fldChar w:fldCharType="begin"/>
            </w:r>
            <w:r w:rsidRPr="00E844AD">
              <w:rPr>
                <w:rFonts w:cstheme="minorHAnsi"/>
              </w:rPr>
              <w:instrText xml:space="preserve"> ADDIN EN.CITE &lt;EndNote&gt;&lt;Cite&gt;&lt;Author&gt;Kanda&lt;/Author&gt;&lt;Year&gt;1981&lt;/Year&gt;&lt;RecNum&gt;5617&lt;/RecNum&gt;&lt;DisplayText&gt;(Kanda et al., 1981)&lt;/DisplayText&gt;&lt;record&gt;&lt;rec-number&gt;5617&lt;/rec-number&gt;&lt;foreign-keys&gt;&lt;key app="EN" db-id="t5fr2ttw2d05wfe0xv0ppw9kwp9t099v2f59" timestamp="1573056382"&gt;5617&lt;/key&gt;&lt;/foreign-keys&gt;&lt;ref-type name="Journal Article"&gt;17&lt;/ref-type&gt;&lt;contributors&gt;&lt;authors&gt;&lt;author&gt;Kanda, T.&lt;/author&gt;&lt;author&gt;Takai, K.&lt;/author&gt;&lt;author&gt;Chinng, G.L.&lt;/author&gt;&lt;author&gt;Cheong, W.H.&lt;/author&gt;&lt;author&gt;Sucharit, S.&lt;/author&gt;&lt;/authors&gt;&lt;/contributors&gt;&lt;titles&gt;&lt;title&gt;&lt;style face="normal" font="default" size="100%"&gt;Hybridization and some biological facts of seven strains of the &lt;/style&gt;&lt;style face="italic" font="default" size="100%"&gt;Anopheles leucosphyrus&lt;/style&gt;&lt;style face="normal" font="default" size="100%"&gt; group (Reid, 1968). &lt;/style&gt;&lt;/title&gt;&lt;secondary-title&gt;Medical Entomology and Zoology. &lt;/secondary-title&gt;&lt;/titles&gt;&lt;periodical&gt;&lt;full-title&gt;Medical Entomology and Zoology.&lt;/full-title&gt;&lt;/periodical&gt;&lt;pages&gt;321-329&lt;/pages&gt;&lt;volume&gt;32&lt;/volume&gt;&lt;number&gt;4&lt;/number&gt;&lt;dates&gt;&lt;year&gt;1981&lt;/year&gt;&lt;/dates&gt;&lt;urls&gt;&lt;/urls&gt;&lt;/record&gt;&lt;/Cite&gt;&lt;/EndNote&gt;</w:instrText>
            </w:r>
            <w:r w:rsidRPr="00E844AD">
              <w:rPr>
                <w:rFonts w:cstheme="minorHAnsi"/>
              </w:rPr>
              <w:fldChar w:fldCharType="separate"/>
            </w:r>
            <w:r w:rsidRPr="00E844AD">
              <w:rPr>
                <w:rFonts w:cstheme="minorHAnsi"/>
                <w:noProof/>
              </w:rPr>
              <w:t>(Kanda et al., 1981)</w:t>
            </w:r>
            <w:r w:rsidRPr="00E844AD">
              <w:rPr>
                <w:rFonts w:cstheme="minorHAnsi"/>
              </w:rPr>
              <w:fldChar w:fldCharType="end"/>
            </w:r>
          </w:p>
        </w:tc>
        <w:tc>
          <w:tcPr>
            <w:tcW w:w="338" w:type="pct"/>
          </w:tcPr>
          <w:p w14:paraId="210B4E5D" w14:textId="7C91E6D3" w:rsidR="00436134" w:rsidRPr="00CE6024" w:rsidRDefault="00436134" w:rsidP="00436134"/>
        </w:tc>
      </w:tr>
      <w:tr w:rsidR="00436134" w14:paraId="3410F463" w14:textId="77777777" w:rsidTr="00F97689">
        <w:trPr>
          <w:gridAfter w:val="3"/>
          <w:wAfter w:w="2321" w:type="pct"/>
        </w:trPr>
        <w:tc>
          <w:tcPr>
            <w:tcW w:w="547" w:type="pct"/>
          </w:tcPr>
          <w:p w14:paraId="09C95611" w14:textId="7DB58954" w:rsidR="00436134" w:rsidRPr="00CE6024" w:rsidRDefault="00436134" w:rsidP="00436134">
            <w:pPr>
              <w:pStyle w:val="Heading4"/>
              <w:outlineLvl w:val="3"/>
              <w:rPr>
                <w:rFonts w:asciiTheme="minorHAnsi" w:eastAsiaTheme="minorEastAsia" w:hAnsiTheme="minorHAnsi" w:cstheme="minorBidi"/>
                <w:b w:val="0"/>
                <w:bCs w:val="0"/>
                <w:i w:val="0"/>
                <w:iCs w:val="0"/>
              </w:rPr>
            </w:pPr>
            <w:r>
              <w:rPr>
                <w:rFonts w:asciiTheme="minorHAnsi" w:eastAsiaTheme="minorEastAsia" w:hAnsiTheme="minorHAnsi" w:cstheme="minorBidi"/>
                <w:b w:val="0"/>
                <w:bCs w:val="0"/>
                <w:i w:val="0"/>
                <w:iCs w:val="0"/>
              </w:rPr>
              <w:t xml:space="preserve">Number of eggs laid by </w:t>
            </w:r>
            <w:proofErr w:type="spellStart"/>
            <w:r>
              <w:rPr>
                <w:rFonts w:asciiTheme="minorHAnsi" w:eastAsiaTheme="minorEastAsia" w:hAnsiTheme="minorHAnsi" w:cstheme="minorBidi"/>
                <w:b w:val="0"/>
                <w:bCs w:val="0"/>
                <w:i w:val="0"/>
                <w:iCs w:val="0"/>
              </w:rPr>
              <w:t>ovipositing</w:t>
            </w:r>
            <w:proofErr w:type="spellEnd"/>
            <w:r>
              <w:rPr>
                <w:rFonts w:asciiTheme="minorHAnsi" w:eastAsiaTheme="minorEastAsia" w:hAnsiTheme="minorHAnsi" w:cstheme="minorBidi"/>
                <w:b w:val="0"/>
                <w:bCs w:val="0"/>
                <w:i w:val="0"/>
                <w:iCs w:val="0"/>
              </w:rPr>
              <w:t xml:space="preserve"> female</w:t>
            </w:r>
          </w:p>
        </w:tc>
        <w:tc>
          <w:tcPr>
            <w:tcW w:w="525" w:type="pct"/>
          </w:tcPr>
          <w:p w14:paraId="0BF77AE2" w14:textId="4297645E" w:rsidR="00436134" w:rsidRDefault="00436134" w:rsidP="00436134">
            <w:r>
              <w:t xml:space="preserve">(Manuela’s paper on </w:t>
            </w:r>
            <w:proofErr w:type="spellStart"/>
            <w:r>
              <w:t>larviciding</w:t>
            </w:r>
            <w:proofErr w:type="spellEnd"/>
            <w:r>
              <w:t>?)</w:t>
            </w:r>
          </w:p>
        </w:tc>
        <w:tc>
          <w:tcPr>
            <w:tcW w:w="629" w:type="pct"/>
          </w:tcPr>
          <w:p w14:paraId="3031E620" w14:textId="4F7F96A1" w:rsidR="00436134" w:rsidRPr="00CE6024" w:rsidRDefault="00436134" w:rsidP="00436134"/>
        </w:tc>
        <w:tc>
          <w:tcPr>
            <w:tcW w:w="640" w:type="pct"/>
          </w:tcPr>
          <w:p w14:paraId="44BC28E9" w14:textId="77777777" w:rsidR="00436134" w:rsidRDefault="00436134" w:rsidP="00436134">
            <w:pPr>
              <w:rPr>
                <w:rFonts w:cstheme="minorHAnsi"/>
              </w:rPr>
            </w:pPr>
            <w:r w:rsidRPr="00E844AD">
              <w:rPr>
                <w:rFonts w:cstheme="minorHAnsi"/>
              </w:rPr>
              <w:fldChar w:fldCharType="begin"/>
            </w:r>
            <w:r w:rsidRPr="00E844AD">
              <w:rPr>
                <w:rFonts w:cstheme="minorHAnsi"/>
              </w:rPr>
              <w:instrText xml:space="preserve"> ADDIN EN.CITE &lt;EndNote&gt;&lt;Cite&gt;&lt;Author&gt;Kanda&lt;/Author&gt;&lt;Year&gt;1981&lt;/Year&gt;&lt;RecNum&gt;5617&lt;/RecNum&gt;&lt;DisplayText&gt;(Kanda et al., 1981)&lt;/DisplayText&gt;&lt;record&gt;&lt;rec-number&gt;5617&lt;/rec-number&gt;&lt;foreign-keys&gt;&lt;key app="EN" db-id="t5fr2ttw2d05wfe0xv0ppw9kwp9t099v2f59" timestamp="1573056382"&gt;5617&lt;/key&gt;&lt;/foreign-keys&gt;&lt;ref-type name="Journal Article"&gt;17&lt;/ref-type&gt;&lt;contributors&gt;&lt;authors&gt;&lt;author&gt;Kanda, T.&lt;/author&gt;&lt;author&gt;Takai, K.&lt;/author&gt;&lt;author&gt;Chinng, G.L.&lt;/author&gt;&lt;author&gt;Cheong, W.H.&lt;/author&gt;&lt;author&gt;Sucharit, S.&lt;/author&gt;&lt;/authors&gt;&lt;/contributors&gt;&lt;titles&gt;&lt;title&gt;&lt;style face="normal" font="default" size="100%"&gt;Hybridization and some biological facts of seven strains of the &lt;/style&gt;&lt;style face="italic" font="default" size="100%"&gt;Anopheles leucosphyrus&lt;/style&gt;&lt;style face="normal" font="default" size="100%"&gt; group (Reid, 1968). &lt;/style&gt;&lt;/title&gt;&lt;secondary-title&gt;Medical Entomology and Zoology. &lt;/secondary-title&gt;&lt;/titles&gt;&lt;periodical&gt;&lt;full-title&gt;Medical Entomology and Zoology.&lt;/full-title&gt;&lt;/periodical&gt;&lt;pages&gt;321-329&lt;/pages&gt;&lt;volume&gt;32&lt;/volume&gt;&lt;number&gt;4&lt;/number&gt;&lt;dates&gt;&lt;year&gt;1981&lt;/year&gt;&lt;/dates&gt;&lt;urls&gt;&lt;/urls&gt;&lt;/record&gt;&lt;/Cite&gt;&lt;/EndNote&gt;</w:instrText>
            </w:r>
            <w:r w:rsidRPr="00E844AD">
              <w:rPr>
                <w:rFonts w:cstheme="minorHAnsi"/>
              </w:rPr>
              <w:fldChar w:fldCharType="separate"/>
            </w:r>
            <w:r w:rsidRPr="00E844AD">
              <w:rPr>
                <w:rFonts w:cstheme="minorHAnsi"/>
                <w:noProof/>
              </w:rPr>
              <w:t>(Kanda et al., 1981)</w:t>
            </w:r>
            <w:r w:rsidRPr="00E844AD">
              <w:rPr>
                <w:rFonts w:cstheme="minorHAnsi"/>
              </w:rPr>
              <w:fldChar w:fldCharType="end"/>
            </w:r>
            <w:r>
              <w:rPr>
                <w:rFonts w:cstheme="minorHAnsi"/>
              </w:rPr>
              <w:t xml:space="preserve"> </w:t>
            </w:r>
          </w:p>
          <w:p w14:paraId="166AB00B" w14:textId="77777777" w:rsidR="00436134" w:rsidRDefault="00436134" w:rsidP="00436134">
            <w:pPr>
              <w:rPr>
                <w:rFonts w:ascii="Segoe UI" w:hAnsi="Segoe UI" w:cs="Segoe UI"/>
                <w:color w:val="FF0000"/>
                <w:sz w:val="18"/>
                <w:szCs w:val="18"/>
                <w:lang w:val="en-US"/>
              </w:rPr>
            </w:pPr>
            <w:r w:rsidRPr="00E844AD">
              <w:rPr>
                <w:rFonts w:cstheme="minorHAnsi"/>
              </w:rPr>
              <w:fldChar w:fldCharType="begin"/>
            </w:r>
            <w:r w:rsidRPr="00E844AD">
              <w:rPr>
                <w:rFonts w:cstheme="minorHAnsi"/>
              </w:rPr>
              <w:instrText xml:space="preserve"> ADDIN EN.CITE &lt;EndNote&gt;&lt;Cite&gt;&lt;Author&gt;Salazar&lt;/Author&gt;&lt;Year&gt;1989&lt;/Year&gt;&lt;RecNum&gt;5619&lt;/RecNum&gt;&lt;DisplayText&gt;(Salazar, 1989)&lt;/DisplayText&gt;&lt;record&gt;&lt;rec-number&gt;5619&lt;/rec-number&gt;&lt;foreign-keys&gt;&lt;key app="EN" db-id="t5fr2ttw2d05wfe0xv0ppw9kwp9t099v2f59" timestamp="1573061967"&gt;5619&lt;/key&gt;&lt;/foreign-keys&gt;&lt;ref-type name="Report"&gt;27&lt;/ref-type&gt;&lt;contributors&gt;&lt;authors&gt;&lt;author&gt;Salazar, N.P.&lt;/author&gt;&lt;/authors&gt;&lt;tertiary-authors&gt;&lt;author&gt;Department of Health, Philippines.&lt;/author&gt;&lt;/tertiary-authors&gt;&lt;/contributors&gt;&lt;titles&gt;&lt;title&gt;The malaria situation in The Philippines: a critique. Alabang, Muntinlupa, Metro Manila.&lt;/title&gt;&lt;/titles&gt;&lt;dates&gt;&lt;year&gt;1989&lt;/year&gt;&lt;/dates&gt;&lt;pub-location&gt;Manila&lt;/pub-location&gt;&lt;publisher&gt;Research Institute for Tropical Medicine, &lt;/publisher&gt;&lt;urls&gt;&lt;/urls&gt;&lt;/record&gt;&lt;/Cite&gt;&lt;/EndNote&gt;</w:instrText>
            </w:r>
            <w:r w:rsidRPr="00E844AD">
              <w:rPr>
                <w:rFonts w:cstheme="minorHAnsi"/>
              </w:rPr>
              <w:fldChar w:fldCharType="separate"/>
            </w:r>
            <w:r w:rsidRPr="00E844AD">
              <w:rPr>
                <w:rFonts w:cstheme="minorHAnsi"/>
                <w:noProof/>
              </w:rPr>
              <w:t>(Salazar, 1989)</w:t>
            </w:r>
            <w:r w:rsidRPr="00E844AD">
              <w:rPr>
                <w:rFonts w:cstheme="minorHAnsi"/>
              </w:rPr>
              <w:fldChar w:fldCharType="end"/>
            </w:r>
          </w:p>
          <w:p w14:paraId="0556320B" w14:textId="13627F59" w:rsidR="00436134" w:rsidRPr="00CE6024" w:rsidRDefault="00436134" w:rsidP="00436134"/>
        </w:tc>
        <w:tc>
          <w:tcPr>
            <w:tcW w:w="338" w:type="pct"/>
          </w:tcPr>
          <w:p w14:paraId="4521DEA3" w14:textId="3684CE61" w:rsidR="00436134" w:rsidRPr="00AE4E98" w:rsidRDefault="00436134" w:rsidP="00436134">
            <w:pPr>
              <w:pStyle w:val="NoSpacing"/>
              <w:rPr>
                <w:rFonts w:cstheme="minorHAnsi"/>
                <w:lang w:val="fr-FR"/>
              </w:rPr>
            </w:pPr>
          </w:p>
          <w:p w14:paraId="56CA905C" w14:textId="77777777" w:rsidR="00436134" w:rsidRPr="00CE6024" w:rsidRDefault="00436134" w:rsidP="00436134"/>
        </w:tc>
      </w:tr>
      <w:tr w:rsidR="00436134" w14:paraId="19D7D7AD" w14:textId="711C7BCE" w:rsidTr="00F97689">
        <w:tc>
          <w:tcPr>
            <w:tcW w:w="2679" w:type="pct"/>
            <w:gridSpan w:val="5"/>
          </w:tcPr>
          <w:p w14:paraId="48E52561" w14:textId="0D557B7B" w:rsidR="00436134" w:rsidRPr="00CE6024" w:rsidRDefault="00436134" w:rsidP="00436134">
            <w:pPr>
              <w:pStyle w:val="Heading4"/>
              <w:outlineLvl w:val="3"/>
            </w:pPr>
            <w:bookmarkStart w:id="5" w:name="_Hlk18066405"/>
            <w:bookmarkEnd w:id="3"/>
            <w:bookmarkEnd w:id="4"/>
            <w:r w:rsidRPr="00CE6024">
              <w:t>Models of intervention effects</w:t>
            </w:r>
          </w:p>
        </w:tc>
        <w:tc>
          <w:tcPr>
            <w:tcW w:w="774" w:type="pct"/>
          </w:tcPr>
          <w:p w14:paraId="6CC691A2" w14:textId="77777777" w:rsidR="00436134" w:rsidRDefault="00436134" w:rsidP="00436134"/>
        </w:tc>
        <w:tc>
          <w:tcPr>
            <w:tcW w:w="774" w:type="pct"/>
          </w:tcPr>
          <w:p w14:paraId="18CDE12D" w14:textId="77777777" w:rsidR="00436134" w:rsidRDefault="00436134" w:rsidP="00436134"/>
        </w:tc>
        <w:tc>
          <w:tcPr>
            <w:tcW w:w="773" w:type="pct"/>
          </w:tcPr>
          <w:p w14:paraId="2BDC254B" w14:textId="77777777" w:rsidR="00436134" w:rsidRDefault="00436134" w:rsidP="00436134">
            <w:pPr>
              <w:rPr>
                <w:rFonts w:ascii="Segoe UI" w:hAnsi="Segoe UI" w:cs="Segoe UI"/>
                <w:color w:val="FF0000"/>
                <w:sz w:val="18"/>
                <w:szCs w:val="18"/>
                <w:lang w:val="en-US"/>
              </w:rPr>
            </w:pPr>
            <w:r w:rsidRPr="00E844AD">
              <w:rPr>
                <w:rFonts w:cstheme="minorHAnsi"/>
              </w:rPr>
              <w:fldChar w:fldCharType="begin"/>
            </w:r>
            <w:r w:rsidRPr="00E844AD">
              <w:rPr>
                <w:rFonts w:cstheme="minorHAnsi"/>
              </w:rPr>
              <w:instrText xml:space="preserve"> ADDIN EN.CITE &lt;EndNote&gt;&lt;Cite&gt;&lt;Author&gt;Salazar&lt;/Author&gt;&lt;Year&gt;1989&lt;/Year&gt;&lt;RecNum&gt;5619&lt;/RecNum&gt;&lt;DisplayText&gt;(Salazar, 1989)&lt;/DisplayText&gt;&lt;record&gt;&lt;rec-number&gt;5619&lt;/rec-number&gt;&lt;foreign-keys&gt;&lt;key app="EN" db-id="t5fr2ttw2d05wfe0xv0ppw9kwp9t099v2f59" timestamp="1573061967"&gt;5619&lt;/key&gt;&lt;/foreign-keys&gt;&lt;ref-type name="Report"&gt;27&lt;/ref-type&gt;&lt;contributors&gt;&lt;authors&gt;&lt;author&gt;Salazar, N.P.&lt;/author&gt;&lt;/authors&gt;&lt;tertiary-authors&gt;&lt;author&gt;Department of Health, Philippines.&lt;/author&gt;&lt;/tertiary-authors&gt;&lt;/contributors&gt;&lt;titles&gt;&lt;title&gt;The malaria situation in The Philippines: a critique. Alabang, Muntinlupa, Metro Manila.&lt;/title&gt;&lt;/titles&gt;&lt;dates&gt;&lt;year&gt;1989&lt;/year&gt;&lt;/dates&gt;&lt;pub-location&gt;Manila&lt;/pub-location&gt;&lt;publisher&gt;Research Institute for Tropical Medicine, &lt;/publisher&gt;&lt;urls&gt;&lt;/urls&gt;&lt;/record&gt;&lt;/Cite&gt;&lt;/EndNote&gt;</w:instrText>
            </w:r>
            <w:r w:rsidRPr="00E844AD">
              <w:rPr>
                <w:rFonts w:cstheme="minorHAnsi"/>
              </w:rPr>
              <w:fldChar w:fldCharType="separate"/>
            </w:r>
            <w:r w:rsidRPr="00E844AD">
              <w:rPr>
                <w:rFonts w:cstheme="minorHAnsi"/>
                <w:noProof/>
              </w:rPr>
              <w:t>(Salazar, 1989)</w:t>
            </w:r>
            <w:r w:rsidRPr="00E844AD">
              <w:rPr>
                <w:rFonts w:cstheme="minorHAnsi"/>
              </w:rPr>
              <w:fldChar w:fldCharType="end"/>
            </w:r>
          </w:p>
          <w:p w14:paraId="2D442F6D" w14:textId="77777777" w:rsidR="00436134" w:rsidRDefault="00436134" w:rsidP="00436134"/>
        </w:tc>
      </w:tr>
      <w:tr w:rsidR="00436134" w14:paraId="64072B5B" w14:textId="77777777" w:rsidTr="00F97689">
        <w:trPr>
          <w:gridAfter w:val="3"/>
          <w:wAfter w:w="2321" w:type="pct"/>
        </w:trPr>
        <w:tc>
          <w:tcPr>
            <w:tcW w:w="547" w:type="pct"/>
          </w:tcPr>
          <w:p w14:paraId="0879CEBC" w14:textId="1478DCB6" w:rsidR="00436134" w:rsidRPr="00CE6024" w:rsidRDefault="00436134" w:rsidP="00436134">
            <w:r>
              <w:t>Effects of LLINs (including PBO nets) on blood feeding and mortality</w:t>
            </w:r>
            <w:r w:rsidRPr="00CE6024">
              <w:t xml:space="preserve"> </w:t>
            </w:r>
          </w:p>
        </w:tc>
        <w:tc>
          <w:tcPr>
            <w:tcW w:w="525" w:type="pct"/>
          </w:tcPr>
          <w:p w14:paraId="43FCAF54" w14:textId="192DAC3A" w:rsidR="00436134" w:rsidRPr="00CE6024" w:rsidRDefault="00436134" w:rsidP="00436134">
            <w:r>
              <w:fldChar w:fldCharType="begin">
                <w:fldData xml:space="preserve">PEVuZE5vdGU+PENpdGU+PEF1dGhvcj5CcmlldDwvQXV0aG9yPjxZZWFyPjIwMTM8L1llYXI+PFJl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</w:fldData>
              </w:fldChar>
            </w:r>
            <w:r>
              <w:instrText xml:space="preserve"> ADDIN EN.CITE </w:instrText>
            </w:r>
            <w:r>
              <w:fldChar w:fldCharType="begin">
                <w:fldData xml:space="preserve">PEVuZE5vdGU+PENpdGU+PEF1dGhvcj5CcmlldDwvQXV0aG9yPjxZZWFyPjIwMTM8L1llYXI+PFJl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</w:fldData>
              </w:fldChar>
            </w:r>
            <w:r>
              <w:instrText xml:space="preserve"> ADDIN EN.CITE.DATA </w:instrText>
            </w:r>
            <w:r>
              <w:fldChar w:fldCharType="end"/>
            </w:r>
            <w:r>
              <w:fldChar w:fldCharType="separate"/>
            </w:r>
            <w:r>
              <w:t>(85)</w:t>
            </w:r>
            <w:r>
              <w:fldChar w:fldCharType="end"/>
            </w:r>
          </w:p>
        </w:tc>
        <w:tc>
          <w:tcPr>
            <w:tcW w:w="629" w:type="pct"/>
          </w:tcPr>
          <w:p w14:paraId="4FDF09B9" w14:textId="2157EAB8" w:rsidR="00436134" w:rsidRPr="00CE6024" w:rsidRDefault="00436134" w:rsidP="00436134">
            <w:r w:rsidRPr="00CE6024">
              <w:fldChar w:fldCharType="begin">
                <w:fldData xml:space="preserve">PEVuZE5vdGU+PENpdGU+PEF1dGhvcj5UYW1pPC9BdXRob3I+PFllYXI+MjAwNDwvWWVhcj48UmVj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</w:fldData>
              </w:fldChar>
            </w:r>
            <w:r w:rsidRPr="00CE6024">
              <w:instrText xml:space="preserve"> ADDIN EN.CITE </w:instrText>
            </w:r>
            <w:r w:rsidRPr="00CE6024">
              <w:fldChar w:fldCharType="begin">
                <w:fldData xml:space="preserve">PEVuZE5vdGU+PENpdGU+PEF1dGhvcj5UYW1pPC9BdXRob3I+PFllYXI+MjAwNDwvWWVhcj48UmVj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</w:fldData>
              </w:fldChar>
            </w:r>
            <w:r w:rsidRPr="00CE6024">
              <w:instrText xml:space="preserve"> ADDIN EN.CITE.DATA </w:instrText>
            </w:r>
            <w:r w:rsidRPr="00CE6024">
              <w:fldChar w:fldCharType="end"/>
            </w:r>
            <w:r w:rsidRPr="00CE6024">
              <w:fldChar w:fldCharType="separate"/>
            </w:r>
            <w:r w:rsidRPr="00CE6024">
              <w:t>(86-98)</w:t>
            </w:r>
            <w:r w:rsidRPr="00CE6024">
              <w:fldChar w:fldCharType="end"/>
            </w:r>
          </w:p>
          <w:p w14:paraId="3A84E0BD" w14:textId="77777777" w:rsidR="00436134" w:rsidRPr="00CE6024" w:rsidRDefault="00436134" w:rsidP="00436134"/>
        </w:tc>
        <w:tc>
          <w:tcPr>
            <w:tcW w:w="640" w:type="pct"/>
          </w:tcPr>
          <w:p w14:paraId="16AE8708" w14:textId="5907B4B2" w:rsidR="00436134" w:rsidRPr="00CE6024" w:rsidRDefault="00436134" w:rsidP="00436134">
            <w:r w:rsidRPr="00CE6024">
              <w:fldChar w:fldCharType="begin">
                <w:fldData xml:space="preserve">PEVuZE5vdGU+PENpdGU+PEF1dGhvcj5WYW4gQm9ydGVsPC9BdXRob3I+PFllYXI+MjAwOTwvWWVh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</w:fldData>
              </w:fldChar>
            </w:r>
            <w:r w:rsidRPr="00CE6024">
              <w:instrText xml:space="preserve"> ADDIN EN.CITE </w:instrText>
            </w:r>
            <w:r w:rsidRPr="00CE6024">
              <w:fldChar w:fldCharType="begin">
                <w:fldData xml:space="preserve">PEVuZE5vdGU+PENpdGU+PEF1dGhvcj5WYW4gQm9ydGVsPC9BdXRob3I+PFllYXI+MjAwOTwvWWVh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</w:fldData>
              </w:fldChar>
            </w:r>
            <w:r w:rsidRPr="00CE6024">
              <w:instrText xml:space="preserve"> ADDIN EN.CITE.DATA </w:instrText>
            </w:r>
            <w:r w:rsidRPr="00CE6024">
              <w:fldChar w:fldCharType="end"/>
            </w:r>
            <w:r w:rsidRPr="00CE6024">
              <w:fldChar w:fldCharType="separate"/>
            </w:r>
            <w:r w:rsidRPr="00CE6024">
              <w:t>(16)</w:t>
            </w:r>
            <w:r w:rsidRPr="00CE6024">
              <w:fldChar w:fldCharType="end"/>
            </w:r>
          </w:p>
        </w:tc>
        <w:tc>
          <w:tcPr>
            <w:tcW w:w="338" w:type="pct"/>
          </w:tcPr>
          <w:p w14:paraId="407F059D" w14:textId="79CD716B" w:rsidR="00436134" w:rsidRPr="00CE6024" w:rsidRDefault="00436134" w:rsidP="00436134">
            <w:r>
              <w:fldChar w:fldCharType="begin">
                <w:fldData xml:space="preserve">PEVuZE5vdGU+PENpdGU+PEF1dGhvcj5BcnJlZG9uZG8tSmltZW5lejwvQXV0aG9yPjxZZWFyPjE5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</w:fldData>
              </w:fldChar>
            </w:r>
            <w:r>
              <w:instrText xml:space="preserve"> ADDIN EN.CITE </w:instrText>
            </w:r>
            <w:r>
              <w:fldChar w:fldCharType="begin">
                <w:fldData xml:space="preserve">PEVuZE5vdGU+PENpdGU+PEF1dGhvcj5BcnJlZG9uZG8tSmltZW5lejwvQXV0aG9yPjxZZWFyPjE5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</w:fldData>
              </w:fldChar>
            </w:r>
            <w:r>
              <w:instrText xml:space="preserve"> ADDIN EN.CITE.DATA </w:instrText>
            </w:r>
            <w:r>
              <w:fldChar w:fldCharType="end"/>
            </w:r>
            <w:r>
              <w:fldChar w:fldCharType="separate"/>
            </w:r>
            <w:r>
              <w:t>(99)</w:t>
            </w:r>
            <w:r>
              <w:fldChar w:fldCharType="end"/>
            </w:r>
          </w:p>
        </w:tc>
      </w:tr>
      <w:tr w:rsidR="00436134" w14:paraId="34F2D9E5" w14:textId="77777777" w:rsidTr="00F97689">
        <w:trPr>
          <w:gridAfter w:val="3"/>
          <w:wAfter w:w="2321" w:type="pct"/>
        </w:trPr>
        <w:tc>
          <w:tcPr>
            <w:tcW w:w="547" w:type="pct"/>
          </w:tcPr>
          <w:p w14:paraId="091BCECC" w14:textId="77777777" w:rsidR="00436134" w:rsidRPr="00CE6024" w:rsidRDefault="00436134" w:rsidP="00436134">
            <w:r>
              <w:t>Decay of LLIN effects over time</w:t>
            </w:r>
          </w:p>
        </w:tc>
        <w:tc>
          <w:tcPr>
            <w:tcW w:w="525" w:type="pct"/>
          </w:tcPr>
          <w:p w14:paraId="0AD9300B" w14:textId="77777777" w:rsidR="00436134" w:rsidRPr="00CE6024" w:rsidRDefault="00436134" w:rsidP="00436134">
            <w:r>
              <w:t>In prep</w:t>
            </w:r>
          </w:p>
        </w:tc>
        <w:tc>
          <w:tcPr>
            <w:tcW w:w="629" w:type="pct"/>
          </w:tcPr>
          <w:p w14:paraId="4914D7DC" w14:textId="2B980EE6" w:rsidR="00436134" w:rsidRPr="00CE6024" w:rsidRDefault="00436134" w:rsidP="00436134">
            <w:r>
              <w:t xml:space="preserve">PMI </w:t>
            </w:r>
            <w:proofErr w:type="gramStart"/>
            <w:r>
              <w:t>studies</w:t>
            </w:r>
            <w:r w:rsidRPr="0018351E">
              <w:t>(</w:t>
            </w:r>
            <w:proofErr w:type="gramEnd"/>
            <w:r w:rsidRPr="0018351E">
              <w:t xml:space="preserve">attrition, physical and chemical decay for 8 </w:t>
            </w:r>
            <w:r w:rsidRPr="0018351E">
              <w:lastRenderedPageBreak/>
              <w:t>net types in 7 countries)</w:t>
            </w:r>
            <w:r>
              <w:t xml:space="preserve">; </w:t>
            </w:r>
            <w:r>
              <w:fldChar w:fldCharType="begin">
                <w:fldData xml:space="preserve">PEVuZE5vdGU+PENpdGU+PEF1dGhvcj5Nb3JnYW48L0F1dGhvcj48WWVhcj4yMDE1PC9ZZWFyPjxS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</w:fldData>
              </w:fldChar>
            </w:r>
            <w:r>
              <w:instrText xml:space="preserve"> ADDIN EN.CITE </w:instrText>
            </w:r>
            <w:r>
              <w:fldChar w:fldCharType="begin">
                <w:fldData xml:space="preserve">PEVuZE5vdGU+PENpdGU+PEF1dGhvcj5Nb3JnYW48L0F1dGhvcj48WWVhcj4yMDE1PC9ZZWFyPjxS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</w:fldData>
              </w:fldChar>
            </w:r>
            <w:r>
              <w:instrText xml:space="preserve"> ADDIN EN.CITE.DATA </w:instrText>
            </w:r>
            <w:r>
              <w:fldChar w:fldCharType="end"/>
            </w:r>
            <w:r>
              <w:fldChar w:fldCharType="separate"/>
            </w:r>
            <w:r>
              <w:t>(69)</w:t>
            </w:r>
            <w:r>
              <w:fldChar w:fldCharType="end"/>
            </w:r>
          </w:p>
        </w:tc>
        <w:tc>
          <w:tcPr>
            <w:tcW w:w="640" w:type="pct"/>
          </w:tcPr>
          <w:p w14:paraId="3FA9DFCC" w14:textId="317049CC" w:rsidR="00436134" w:rsidRDefault="00436134" w:rsidP="00436134">
            <w:r>
              <w:lastRenderedPageBreak/>
              <w:t>-</w:t>
            </w:r>
          </w:p>
        </w:tc>
        <w:tc>
          <w:tcPr>
            <w:tcW w:w="338" w:type="pct"/>
          </w:tcPr>
          <w:p w14:paraId="72FB7CE2" w14:textId="23232DDD" w:rsidR="00436134" w:rsidRDefault="00436134" w:rsidP="00436134">
            <w:r>
              <w:t>-</w:t>
            </w:r>
          </w:p>
        </w:tc>
      </w:tr>
      <w:tr w:rsidR="00436134" w14:paraId="4DB0E809" w14:textId="77777777" w:rsidTr="00F97689">
        <w:trPr>
          <w:gridAfter w:val="3"/>
          <w:wAfter w:w="2321" w:type="pct"/>
        </w:trPr>
        <w:tc>
          <w:tcPr>
            <w:tcW w:w="547" w:type="pct"/>
          </w:tcPr>
          <w:p w14:paraId="639E0054" w14:textId="5F99887B" w:rsidR="00436134" w:rsidRPr="00CE6024" w:rsidRDefault="00436134" w:rsidP="00436134">
            <w:r>
              <w:t>Availability of hosts to mosquitoes and</w:t>
            </w:r>
            <w:r w:rsidRPr="0018351E">
              <w:t xml:space="preserve"> </w:t>
            </w:r>
            <w:r>
              <w:t xml:space="preserve">insecticidal effects of LLINs as functions of insecticide </w:t>
            </w:r>
            <w:proofErr w:type="gramStart"/>
            <w:r>
              <w:t>content,  holed</w:t>
            </w:r>
            <w:proofErr w:type="gramEnd"/>
            <w:r>
              <w:t xml:space="preserve"> area, and </w:t>
            </w:r>
            <w:r w:rsidRPr="0018351E">
              <w:t>resistan</w:t>
            </w:r>
            <w:r>
              <w:t xml:space="preserve">ce status  </w:t>
            </w:r>
          </w:p>
        </w:tc>
        <w:tc>
          <w:tcPr>
            <w:tcW w:w="525" w:type="pct"/>
          </w:tcPr>
          <w:p w14:paraId="3F7F8410" w14:textId="3BAD62F4" w:rsidR="00436134" w:rsidRPr="00CE6024" w:rsidRDefault="00436134" w:rsidP="00436134">
            <w:r w:rsidRPr="00CE6024">
              <w:fldChar w:fldCharType="begin">
                <w:fldData xml:space="preserve">PEVuZE5vdGU+PENpdGU+PEF1dGhvcj5SYW5kcmlhbWFoZXJpamFvbmE8L0F1dGhvcj48WWVhcj4y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</w:fldData>
              </w:fldChar>
            </w:r>
            <w:r w:rsidRPr="00CE6024">
              <w:instrText xml:space="preserve"> ADDIN EN.CITE </w:instrText>
            </w:r>
            <w:r w:rsidRPr="00CE6024">
              <w:fldChar w:fldCharType="begin">
                <w:fldData xml:space="preserve">PEVuZE5vdGU+PENpdGU+PEF1dGhvcj5SYW5kcmlhbWFoZXJpamFvbmE8L0F1dGhvcj48WWVhcj4y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</w:fldData>
              </w:fldChar>
            </w:r>
            <w:r w:rsidRPr="00CE6024">
              <w:instrText xml:space="preserve"> ADDIN EN.CITE.DATA </w:instrText>
            </w:r>
            <w:r w:rsidRPr="00CE6024">
              <w:fldChar w:fldCharType="end"/>
            </w:r>
            <w:r w:rsidRPr="00CE6024">
              <w:fldChar w:fldCharType="separate"/>
            </w:r>
            <w:r w:rsidRPr="00CE6024">
              <w:t>(68, 78)</w:t>
            </w:r>
            <w:r w:rsidRPr="00CE6024">
              <w:fldChar w:fldCharType="end"/>
            </w:r>
          </w:p>
        </w:tc>
        <w:tc>
          <w:tcPr>
            <w:tcW w:w="629" w:type="pct"/>
          </w:tcPr>
          <w:p w14:paraId="19FA22B8" w14:textId="6E705E8C" w:rsidR="00436134" w:rsidRPr="00CE6024" w:rsidRDefault="00436134" w:rsidP="00436134">
            <w:r w:rsidRPr="00CE6024">
              <w:fldChar w:fldCharType="begin">
                <w:fldData xml:space="preserve">PEVuZE5vdGU+PENpdGU+PEF1dGhvcj5SYW5kcmlhbWFoZXJpamFvbmE8L0F1dGhvcj48WWVhcj4y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</w:fldData>
              </w:fldChar>
            </w:r>
            <w:r w:rsidRPr="00CE6024">
              <w:instrText xml:space="preserve"> ADDIN EN.CITE </w:instrText>
            </w:r>
            <w:r w:rsidRPr="00CE6024">
              <w:fldChar w:fldCharType="begin">
                <w:fldData xml:space="preserve">PEVuZE5vdGU+PENpdGU+PEF1dGhvcj5SYW5kcmlhbWFoZXJpamFvbmE8L0F1dGhvcj48WWVhcj4y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</w:fldData>
              </w:fldChar>
            </w:r>
            <w:r w:rsidRPr="00CE6024">
              <w:instrText xml:space="preserve"> ADDIN EN.CITE.DATA </w:instrText>
            </w:r>
            <w:r w:rsidRPr="00CE6024">
              <w:fldChar w:fldCharType="end"/>
            </w:r>
            <w:r w:rsidRPr="00CE6024">
              <w:fldChar w:fldCharType="separate"/>
            </w:r>
            <w:r w:rsidRPr="00CE6024">
              <w:t>(68)</w:t>
            </w:r>
            <w:r w:rsidRPr="00CE6024">
              <w:fldChar w:fldCharType="end"/>
            </w:r>
          </w:p>
        </w:tc>
        <w:tc>
          <w:tcPr>
            <w:tcW w:w="640" w:type="pct"/>
          </w:tcPr>
          <w:p w14:paraId="2C12BC92" w14:textId="6E387822" w:rsidR="00436134" w:rsidRPr="00CE6024" w:rsidRDefault="00436134" w:rsidP="00436134">
            <w:r>
              <w:t>-</w:t>
            </w:r>
          </w:p>
        </w:tc>
        <w:tc>
          <w:tcPr>
            <w:tcW w:w="338" w:type="pct"/>
          </w:tcPr>
          <w:p w14:paraId="65D8EAB4" w14:textId="17A3491C" w:rsidR="00436134" w:rsidRPr="00CE6024" w:rsidRDefault="00436134" w:rsidP="00436134">
            <w:r>
              <w:t>-</w:t>
            </w:r>
          </w:p>
        </w:tc>
      </w:tr>
      <w:tr w:rsidR="00436134" w14:paraId="67A40D0F" w14:textId="77777777" w:rsidTr="00F97689">
        <w:trPr>
          <w:gridAfter w:val="3"/>
          <w:wAfter w:w="2321" w:type="pct"/>
        </w:trPr>
        <w:tc>
          <w:tcPr>
            <w:tcW w:w="547" w:type="pct"/>
          </w:tcPr>
          <w:p w14:paraId="2CC79DCB" w14:textId="6D19BDAC" w:rsidR="00436134" w:rsidRDefault="00436134" w:rsidP="00436134">
            <w:r w:rsidRPr="00CE6024">
              <w:t xml:space="preserve">IRS </w:t>
            </w:r>
            <w:r>
              <w:t>effects in</w:t>
            </w:r>
            <w:r w:rsidRPr="00CE6024">
              <w:t xml:space="preserve"> reducing </w:t>
            </w:r>
            <w:r>
              <w:t xml:space="preserve">human </w:t>
            </w:r>
            <w:r w:rsidRPr="00CE6024">
              <w:t>availability and killing of mosquitoes</w:t>
            </w:r>
          </w:p>
        </w:tc>
        <w:tc>
          <w:tcPr>
            <w:tcW w:w="525" w:type="pct"/>
          </w:tcPr>
          <w:p w14:paraId="00FD49DE" w14:textId="72D155CF" w:rsidR="00436134" w:rsidRDefault="00436134" w:rsidP="00436134">
            <w:pPr>
              <w:rPr>
                <w:lang w:val="fr-FR"/>
              </w:rPr>
            </w:pPr>
            <w:r>
              <w:fldChar w:fldCharType="begin">
                <w:fldData xml:space="preserve">PEVuZE5vdGU+PENpdGU+PEF1dGhvcj5CcmlldDwvQXV0aG9yPjxZZWFyPjIwMTk8L1llYXI+PFJl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</w:fldData>
              </w:fldChar>
            </w:r>
            <w:r>
              <w:instrText xml:space="preserve"> ADDIN EN.CITE </w:instrText>
            </w:r>
            <w:r>
              <w:fldChar w:fldCharType="begin">
                <w:fldData xml:space="preserve">PEVuZE5vdGU+PENpdGU+PEF1dGhvcj5CcmlldDwvQXV0aG9yPjxZZWFyPjIwMTk8L1llYXI+PFJl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</w:fldData>
              </w:fldChar>
            </w:r>
            <w:r>
              <w:instrText xml:space="preserve"> ADDIN EN.CITE.DATA </w:instrText>
            </w:r>
            <w:r>
              <w:fldChar w:fldCharType="end"/>
            </w:r>
            <w:r>
              <w:fldChar w:fldCharType="separate"/>
            </w:r>
            <w:r>
              <w:t>(78)</w:t>
            </w:r>
            <w:r>
              <w:fldChar w:fldCharType="end"/>
            </w:r>
          </w:p>
        </w:tc>
        <w:tc>
          <w:tcPr>
            <w:tcW w:w="629" w:type="pct"/>
          </w:tcPr>
          <w:p w14:paraId="10078A51" w14:textId="376BDD19" w:rsidR="00436134" w:rsidRDefault="00436134" w:rsidP="00436134">
            <w:pPr>
              <w:rPr>
                <w:lang w:val="fr-FR"/>
              </w:rPr>
            </w:pPr>
            <w:r w:rsidRPr="00E8013C">
              <w:fldChar w:fldCharType="begin">
                <w:fldData xml:space="preserve">PEVuZE5vdGU+PENpdGU+PEF1dGhvcj5Cb3duPC9BdXRob3I+PFllYXI+MTk5MTwvWWVhcj48UmVj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</w:fldData>
              </w:fldChar>
            </w:r>
            <w:r w:rsidRPr="00E8013C">
              <w:instrText xml:space="preserve"> ADDIN EN.CITE </w:instrText>
            </w:r>
            <w:r w:rsidRPr="00E8013C">
              <w:fldChar w:fldCharType="begin">
                <w:fldData xml:space="preserve">PEVuZE5vdGU+PENpdGU+PEF1dGhvcj5Cb3duPC9BdXRob3I+PFllYXI+MTk5MTwvWWVhcj48UmVj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</w:fldData>
              </w:fldChar>
            </w:r>
            <w:r w:rsidRPr="00E8013C">
              <w:instrText xml:space="preserve"> ADDIN EN.CITE.DATA </w:instrText>
            </w:r>
            <w:r w:rsidRPr="00E8013C">
              <w:fldChar w:fldCharType="end"/>
            </w:r>
            <w:r w:rsidRPr="00E8013C">
              <w:fldChar w:fldCharType="separate"/>
            </w:r>
            <w:r w:rsidRPr="00E8013C">
              <w:t>(70-74)</w:t>
            </w:r>
            <w:r w:rsidRPr="00E8013C">
              <w:fldChar w:fldCharType="end"/>
            </w:r>
          </w:p>
        </w:tc>
        <w:tc>
          <w:tcPr>
            <w:tcW w:w="640" w:type="pct"/>
          </w:tcPr>
          <w:p w14:paraId="0C51EF8A" w14:textId="19DBA140" w:rsidR="00436134" w:rsidRDefault="00436134" w:rsidP="00436134">
            <w:pPr>
              <w:rPr>
                <w:lang w:val="fr-FR"/>
              </w:rPr>
            </w:pPr>
            <w:r>
              <w:rPr>
                <w:lang w:val="fr-FR"/>
              </w:rPr>
              <w:t>-</w:t>
            </w:r>
          </w:p>
        </w:tc>
        <w:tc>
          <w:tcPr>
            <w:tcW w:w="338" w:type="pct"/>
          </w:tcPr>
          <w:p w14:paraId="3E5F4342" w14:textId="59CC9E24" w:rsidR="00436134" w:rsidRDefault="00436134" w:rsidP="00436134">
            <w:pPr>
              <w:rPr>
                <w:lang w:val="fr-FR"/>
              </w:rPr>
            </w:pPr>
            <w:r>
              <w:fldChar w:fldCharType="begin">
                <w:fldData xml:space="preserve">PEVuZE5vdGU+PENpdGU+PEF1dGhvcj5CcmlldDwvQXV0aG9yPjxZZWFyPjIwMTk8L1llYXI+PFJl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</w:fldData>
              </w:fldChar>
            </w:r>
            <w:r>
              <w:instrText xml:space="preserve"> ADDIN EN.CITE </w:instrText>
            </w:r>
            <w:r>
              <w:fldChar w:fldCharType="begin">
                <w:fldData xml:space="preserve">PEVuZE5vdGU+PENpdGU+PEF1dGhvcj5CcmlldDwvQXV0aG9yPjxZZWFyPjIwMTk8L1llYXI+PFJl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</w:fldData>
              </w:fldChar>
            </w:r>
            <w:r>
              <w:instrText xml:space="preserve"> ADDIN EN.CITE.DATA </w:instrText>
            </w:r>
            <w:r>
              <w:fldChar w:fldCharType="end"/>
            </w:r>
            <w:r>
              <w:fldChar w:fldCharType="separate"/>
            </w:r>
            <w:r>
              <w:t>(78)</w:t>
            </w:r>
            <w:r>
              <w:fldChar w:fldCharType="end"/>
            </w:r>
          </w:p>
        </w:tc>
      </w:tr>
      <w:bookmarkEnd w:id="5"/>
    </w:tbl>
    <w:p w14:paraId="7FDE907B" w14:textId="0771CD48" w:rsidR="00EB52DC" w:rsidRDefault="00EB52DC" w:rsidP="00EB52DC">
      <w:pPr>
        <w:rPr>
          <w:rFonts w:cs="Arial"/>
          <w:b/>
        </w:rPr>
      </w:pPr>
    </w:p>
    <w:p w14:paraId="696A4579" w14:textId="4EC046E6" w:rsidR="00EB52DC" w:rsidRDefault="00EB52DC" w:rsidP="00EB52DC">
      <w:pPr>
        <w:pStyle w:val="Heading2"/>
      </w:pPr>
      <w:r>
        <w:t>References</w:t>
      </w:r>
    </w:p>
    <w:p w14:paraId="72811030" w14:textId="77777777" w:rsidR="00CE6024" w:rsidRPr="00E8013C" w:rsidRDefault="00CE6024" w:rsidP="00CE6024">
      <w:pPr>
        <w:pStyle w:val="EndNoteBibliography"/>
        <w:spacing w:after="0"/>
      </w:pPr>
      <w:r>
        <w:rPr>
          <w:rFonts w:ascii="Arial" w:hAnsi="Arial" w:cs="Arial"/>
        </w:rPr>
        <w:fldChar w:fldCharType="begin"/>
      </w:r>
      <w:r w:rsidRPr="006B0227">
        <w:rPr>
          <w:rFonts w:ascii="Arial" w:hAnsi="Arial" w:cs="Arial"/>
        </w:rPr>
        <w:instrText xml:space="preserve"> ADDIN EN.REFLIST </w:instrText>
      </w:r>
      <w:r>
        <w:rPr>
          <w:rFonts w:ascii="Arial" w:hAnsi="Arial" w:cs="Arial"/>
        </w:rPr>
        <w:fldChar w:fldCharType="separate"/>
      </w:r>
      <w:r w:rsidRPr="00E8013C">
        <w:t>1.</w:t>
      </w:r>
      <w:r w:rsidRPr="00E8013C">
        <w:tab/>
        <w:t>Massey NC, Garrod G, Wiebe A, Henry AJ, Huang Z, Moyes CL, et al. A global bionomic database for the dominant vectors of human malaria. Sci Data. 2016;3:160014.</w:t>
      </w:r>
    </w:p>
    <w:p w14:paraId="5C570280" w14:textId="77777777" w:rsidR="00CE6024" w:rsidRPr="00E8013C" w:rsidRDefault="00CE6024" w:rsidP="00CE6024">
      <w:pPr>
        <w:pStyle w:val="EndNoteBibliography"/>
        <w:spacing w:after="0"/>
      </w:pPr>
      <w:r w:rsidRPr="00E8013C">
        <w:t>2.</w:t>
      </w:r>
      <w:r w:rsidRPr="00E8013C">
        <w:tab/>
        <w:t>Charlwood JD, Nenhep S, Sovannaroth S, Morgan JC, Hemingway J, Chitnis N, et al. 'Nature or nurture': survival rate, oviposition interval, and possible gonotrophic discordance among South East Asian anophelines. Malar J. 2016;15(1):356.</w:t>
      </w:r>
    </w:p>
    <w:p w14:paraId="1107D0E1" w14:textId="77777777" w:rsidR="00CE6024" w:rsidRPr="00E8013C" w:rsidRDefault="00CE6024" w:rsidP="00CE6024">
      <w:pPr>
        <w:pStyle w:val="EndNoteBibliography"/>
        <w:spacing w:after="0"/>
      </w:pPr>
      <w:r w:rsidRPr="00E8013C">
        <w:t>3.</w:t>
      </w:r>
      <w:r w:rsidRPr="00E8013C">
        <w:tab/>
        <w:t>Chatterjee S, Chandra G. Role of Anopheles subpictus as a Primary Vector of Malaria in an area in India. Jpn J Trop Med Hyg. 2000;28(3):177-81.</w:t>
      </w:r>
    </w:p>
    <w:p w14:paraId="73E4FC2F" w14:textId="77777777" w:rsidR="00CE6024" w:rsidRPr="00E8013C" w:rsidRDefault="00CE6024" w:rsidP="00CE6024">
      <w:pPr>
        <w:pStyle w:val="EndNoteBibliography"/>
        <w:spacing w:after="0"/>
      </w:pPr>
      <w:r w:rsidRPr="00E8013C">
        <w:t>4.</w:t>
      </w:r>
      <w:r w:rsidRPr="00E8013C">
        <w:tab/>
        <w:t>Charlwood JD, Birley MH, Dagoro H, Paru R, Holmes PR. Assessing Survival Rates of Anopheles-Farauti (Diptera, Culicidae) from Papua-New-Guinea. Journal of Animal Ecology. 1985;54(3):1003-16.</w:t>
      </w:r>
    </w:p>
    <w:p w14:paraId="32AB9CF9" w14:textId="77777777" w:rsidR="00CE6024" w:rsidRPr="00E8013C" w:rsidRDefault="00CE6024" w:rsidP="00CE6024">
      <w:pPr>
        <w:pStyle w:val="EndNoteBibliography"/>
        <w:spacing w:after="0"/>
      </w:pPr>
      <w:r w:rsidRPr="00E8013C">
        <w:t>5.</w:t>
      </w:r>
      <w:r w:rsidRPr="00E8013C">
        <w:tab/>
        <w:t>Charlwood JD, Graves PM, Alpers MP. The ecology of the Anopheles punctulatus group of mosquitoes from Papua New Guinea: a review of recent work. PNG Med J. 1986;29(1):19-26.</w:t>
      </w:r>
    </w:p>
    <w:p w14:paraId="7CB1C6B5" w14:textId="77777777" w:rsidR="00CE6024" w:rsidRPr="00E8013C" w:rsidRDefault="00CE6024" w:rsidP="00CE6024">
      <w:pPr>
        <w:pStyle w:val="EndNoteBibliography"/>
        <w:spacing w:after="0"/>
      </w:pPr>
      <w:r w:rsidRPr="00E8013C">
        <w:t>6.</w:t>
      </w:r>
      <w:r w:rsidRPr="00E8013C">
        <w:tab/>
        <w:t>Charlwood JD. Survival rate variation of Anopheles farauti (Diptera: Culicidae) between neighboring villages in coastal Papua New Guinea. J Med Entomol. 1986;23(4):361-5.</w:t>
      </w:r>
    </w:p>
    <w:p w14:paraId="4B210E2E" w14:textId="77777777" w:rsidR="00CE6024" w:rsidRPr="00E8013C" w:rsidRDefault="00CE6024" w:rsidP="00CE6024">
      <w:pPr>
        <w:pStyle w:val="EndNoteBibliography"/>
        <w:spacing w:after="0"/>
      </w:pPr>
      <w:r w:rsidRPr="00E8013C">
        <w:t>7.</w:t>
      </w:r>
      <w:r w:rsidRPr="00E8013C">
        <w:tab/>
        <w:t>Dev V, Phookan S, Sharma VP, Anand SP. Physiographic and entomologic risk factors of malaria in Assam, India. Am J Trop Med Hyg. 2004;71(4):451-6.</w:t>
      </w:r>
    </w:p>
    <w:p w14:paraId="4E29E170" w14:textId="77777777" w:rsidR="00CE6024" w:rsidRPr="00E8013C" w:rsidRDefault="00CE6024" w:rsidP="00CE6024">
      <w:pPr>
        <w:pStyle w:val="EndNoteBibliography"/>
        <w:spacing w:after="0"/>
      </w:pPr>
      <w:r w:rsidRPr="00E8013C">
        <w:t>8.</w:t>
      </w:r>
      <w:r w:rsidRPr="00E8013C">
        <w:tab/>
        <w:t>Elyazar IR, Sinka ME, Gething PW, Tarmidzi SN, Surya A, Kusriastuti R, et al. The distribution and bionomics of anopheles malaria vector mosquitoes in Indonesia. Adv Parasitol. 2013;83:173-266.</w:t>
      </w:r>
    </w:p>
    <w:p w14:paraId="37BA60A7" w14:textId="77777777" w:rsidR="00CE6024" w:rsidRPr="00E8013C" w:rsidRDefault="00CE6024" w:rsidP="00CE6024">
      <w:pPr>
        <w:pStyle w:val="EndNoteBibliography"/>
        <w:spacing w:after="0"/>
      </w:pPr>
      <w:r w:rsidRPr="00E8013C">
        <w:t>9.</w:t>
      </w:r>
      <w:r w:rsidRPr="00E8013C">
        <w:tab/>
        <w:t>Graves PM, Burkot TR, Saul AJ, Hayes RJ, Carter R. Estimation of Anopheline Survival Rate, Vectorial Capacity and Mosquito Infection Probability from Malaria Vector Infection- Rates in Villages Near Madang, Papua-New-Guinea. Journal Of Applied Ecology. 1990;27(1):134-47.</w:t>
      </w:r>
    </w:p>
    <w:p w14:paraId="041AADC7" w14:textId="77777777" w:rsidR="00CE6024" w:rsidRPr="00E8013C" w:rsidRDefault="00CE6024" w:rsidP="00CE6024">
      <w:pPr>
        <w:pStyle w:val="EndNoteBibliography"/>
        <w:spacing w:after="0"/>
      </w:pPr>
      <w:r w:rsidRPr="00E8013C">
        <w:t>10.</w:t>
      </w:r>
      <w:r w:rsidRPr="00E8013C">
        <w:tab/>
        <w:t>Gunasekaran K, Jambulingam P, Das PK. Distribution of indoor-resting Anopheles fluviatilis in human dwellings and its implication on indoor residual spray. Indian J Malariol. 1995;32(1):42-6.</w:t>
      </w:r>
    </w:p>
    <w:p w14:paraId="0E896D3C" w14:textId="77777777" w:rsidR="00CE6024" w:rsidRPr="00E8013C" w:rsidRDefault="00CE6024" w:rsidP="00CE6024">
      <w:pPr>
        <w:pStyle w:val="EndNoteBibliography"/>
        <w:spacing w:after="0"/>
      </w:pPr>
      <w:r w:rsidRPr="00E8013C">
        <w:t>11.</w:t>
      </w:r>
      <w:r w:rsidRPr="00E8013C">
        <w:tab/>
        <w:t>Gunathilaka N, Denipitiya T, Hapugoda M, Abeyewickreme W, Wickremasinghe R. Determination of the foraging behaviour and blood meal source of malaria vector mosquitoes in Trincomalee District of Sri Lanka using a multiplex real time polymerase chain reaction assay. Malar J. 2016;15:242.</w:t>
      </w:r>
    </w:p>
    <w:p w14:paraId="49304447" w14:textId="77777777" w:rsidR="00CE6024" w:rsidRPr="00E8013C" w:rsidRDefault="00CE6024" w:rsidP="00CE6024">
      <w:pPr>
        <w:pStyle w:val="EndNoteBibliography"/>
        <w:spacing w:after="0"/>
      </w:pPr>
      <w:r w:rsidRPr="00E8013C">
        <w:t>12.</w:t>
      </w:r>
      <w:r w:rsidRPr="00E8013C">
        <w:tab/>
        <w:t>Ismail IAH, Notananda V, Schapens J. Studies of Malaria and Responses of Anopheles balabacensis and Anopheles minimus to DDT residual spraying in Thailand. Geneva; 1973 1973. Report No.: WHO/MAL/73.810.</w:t>
      </w:r>
    </w:p>
    <w:p w14:paraId="5BB83B72" w14:textId="77777777" w:rsidR="00CE6024" w:rsidRPr="00E8013C" w:rsidRDefault="00CE6024" w:rsidP="00CE6024">
      <w:pPr>
        <w:pStyle w:val="EndNoteBibliography"/>
        <w:spacing w:after="0"/>
      </w:pPr>
      <w:r w:rsidRPr="00E8013C">
        <w:t>13.</w:t>
      </w:r>
      <w:r w:rsidRPr="00E8013C">
        <w:tab/>
        <w:t>Singh N, Mishra AK, Chand SK, Sharma VP. Population dynamics of Anopheles culicifacies and malaria in the tribal area of central India. J Am Mosq Control Assoc. 1999;15(3):283-90.</w:t>
      </w:r>
    </w:p>
    <w:p w14:paraId="45CD7495" w14:textId="77777777" w:rsidR="00CE6024" w:rsidRPr="00E8013C" w:rsidRDefault="00CE6024" w:rsidP="00CE6024">
      <w:pPr>
        <w:pStyle w:val="EndNoteBibliography"/>
        <w:spacing w:after="0"/>
      </w:pPr>
      <w:r w:rsidRPr="00E8013C">
        <w:lastRenderedPageBreak/>
        <w:t>14.</w:t>
      </w:r>
      <w:r w:rsidRPr="00E8013C">
        <w:tab/>
        <w:t>Mahmood F, Reisen WK. Duration of the gonotrophic cycles of Anopheles culifacies Giles and Anopheles stephensi Liston, with observations on reproductive activity and survivorship during winter in Punjab Province, Pakistan. Mosquito News. 1981;41(1):41-50.</w:t>
      </w:r>
    </w:p>
    <w:p w14:paraId="75FE4EBE" w14:textId="77777777" w:rsidR="00CE6024" w:rsidRPr="00E8013C" w:rsidRDefault="00CE6024" w:rsidP="00CE6024">
      <w:pPr>
        <w:pStyle w:val="EndNoteBibliography"/>
        <w:spacing w:after="0"/>
      </w:pPr>
      <w:r w:rsidRPr="00E8013C">
        <w:t>15.</w:t>
      </w:r>
      <w:r w:rsidRPr="00E8013C">
        <w:tab/>
        <w:t>Ndoen E, Wild C, Dale P, Sipe N, Dale M. Mosquito Longevity, Vector Capacity, and Malaria Incidence in West Timor and Central Java, Indonesia. ISRN Public Health. 2012;2012(Article ID 143863):1-5.</w:t>
      </w:r>
    </w:p>
    <w:p w14:paraId="381FCE54" w14:textId="77777777" w:rsidR="00CE6024" w:rsidRPr="00E8013C" w:rsidRDefault="00CE6024" w:rsidP="00CE6024">
      <w:pPr>
        <w:pStyle w:val="EndNoteBibliography"/>
        <w:spacing w:after="0"/>
      </w:pPr>
      <w:r w:rsidRPr="00E8013C">
        <w:t>16.</w:t>
      </w:r>
      <w:r w:rsidRPr="00E8013C">
        <w:tab/>
        <w:t>Van Bortel W, Chinh VD, Berkvens D, Speybroeck N, Trung HD, Coosemans M. Impact of insecticide-treated nets on wild pyrethroid resistant Anopheles epiroticus population from southern Vietnam tested in experimental huts. Malar J. 2009;8:248.</w:t>
      </w:r>
    </w:p>
    <w:p w14:paraId="373B375F" w14:textId="77777777" w:rsidR="00CE6024" w:rsidRPr="00E8013C" w:rsidRDefault="00CE6024" w:rsidP="00CE6024">
      <w:pPr>
        <w:pStyle w:val="EndNoteBibliography"/>
        <w:spacing w:after="0"/>
      </w:pPr>
      <w:r w:rsidRPr="00E8013C">
        <w:t>17.</w:t>
      </w:r>
      <w:r w:rsidRPr="00E8013C">
        <w:tab/>
        <w:t>WHARTON RH. The habits of adult mosquitoes in Malaya. I. Observations on anophelines in window-trap huts and at cattle-sheds. Ann Trop Med Parasitol. 1951;45(2):141-54.</w:t>
      </w:r>
    </w:p>
    <w:p w14:paraId="75C7FC98" w14:textId="77777777" w:rsidR="00CE6024" w:rsidRPr="00E8013C" w:rsidRDefault="00CE6024" w:rsidP="00CE6024">
      <w:pPr>
        <w:pStyle w:val="EndNoteBibliography"/>
        <w:spacing w:after="0"/>
      </w:pPr>
      <w:r w:rsidRPr="00E8013C">
        <w:t>18.</w:t>
      </w:r>
      <w:r w:rsidRPr="00E8013C">
        <w:tab/>
        <w:t>Mekuria Y, Granados R, Tidwell MA, Williams DC, Wirtz RA, Roberts DR. Malaria transmission potential by Anopheles mosquitoes of Dajabon, Dominican Republic. J Am Mosq Control Assoc. 1991;7(3):456-61.</w:t>
      </w:r>
    </w:p>
    <w:p w14:paraId="14323F32" w14:textId="77777777" w:rsidR="00CE6024" w:rsidRPr="00E8013C" w:rsidRDefault="00CE6024" w:rsidP="00CE6024">
      <w:pPr>
        <w:pStyle w:val="EndNoteBibliography"/>
        <w:spacing w:after="0"/>
      </w:pPr>
      <w:r w:rsidRPr="00E8013C">
        <w:t>19.</w:t>
      </w:r>
      <w:r w:rsidRPr="00E8013C">
        <w:tab/>
        <w:t xml:space="preserve">Ricciardi ID. </w:t>
      </w:r>
      <w:r w:rsidRPr="00E8013C">
        <w:rPr>
          <w:rFonts w:ascii="Times New Roman" w:hAnsi="Times New Roman" w:cs="Times New Roman"/>
        </w:rPr>
        <w:t>Definicion de los habitos alimentares de anophelinos de Guatemala y Republica Dominicana, por tecnicas de gel-precipitation.</w:t>
      </w:r>
      <w:r w:rsidRPr="00E8013C">
        <w:t xml:space="preserve"> Rev Microbiol. 1971;2(3):107-12.</w:t>
      </w:r>
    </w:p>
    <w:p w14:paraId="66AF0AE6" w14:textId="77777777" w:rsidR="00CE6024" w:rsidRPr="00E8013C" w:rsidRDefault="00CE6024" w:rsidP="00CE6024">
      <w:pPr>
        <w:pStyle w:val="EndNoteBibliography"/>
        <w:spacing w:after="0"/>
      </w:pPr>
      <w:r w:rsidRPr="00E8013C">
        <w:t>20.</w:t>
      </w:r>
      <w:r w:rsidRPr="00E8013C">
        <w:tab/>
        <w:t>Hobbs JH, Sexton JD, St JY, Jacques JR. The biting and resting behavior of Anopheles albimanus in northern Haiti. J Am Mosq Control Assoc. 1986;2(2):150-3.</w:t>
      </w:r>
    </w:p>
    <w:p w14:paraId="6441FA0F" w14:textId="77777777" w:rsidR="00CE6024" w:rsidRPr="00E8013C" w:rsidRDefault="00CE6024" w:rsidP="00CE6024">
      <w:pPr>
        <w:pStyle w:val="EndNoteBibliography"/>
        <w:spacing w:after="0"/>
      </w:pPr>
      <w:r w:rsidRPr="00E8013C">
        <w:t>21.</w:t>
      </w:r>
      <w:r w:rsidRPr="00E8013C">
        <w:tab/>
        <w:t>Muirhead-Thomson RC, Mercier EC. Factors in malaria transmission by Anopheles albimanus in Jamaica. II. Ann Trop Med Parasitol. 1952;46(3):201-13.</w:t>
      </w:r>
    </w:p>
    <w:p w14:paraId="52230FDA" w14:textId="77777777" w:rsidR="00CE6024" w:rsidRPr="00E8013C" w:rsidRDefault="00CE6024" w:rsidP="00CE6024">
      <w:pPr>
        <w:pStyle w:val="EndNoteBibliography"/>
        <w:spacing w:after="0"/>
      </w:pPr>
      <w:r w:rsidRPr="00E8013C">
        <w:t>22.</w:t>
      </w:r>
      <w:r w:rsidRPr="00E8013C">
        <w:tab/>
        <w:t>Taylor RT. The ecology of Anopheles albimanus (Wied.) in Haiti. Mosquito News. 1966;26(3):393-7.</w:t>
      </w:r>
    </w:p>
    <w:p w14:paraId="26240872" w14:textId="77777777" w:rsidR="00CE6024" w:rsidRPr="00E8013C" w:rsidRDefault="00CE6024" w:rsidP="00CE6024">
      <w:pPr>
        <w:pStyle w:val="EndNoteBibliography"/>
        <w:spacing w:after="0"/>
      </w:pPr>
      <w:r w:rsidRPr="00E8013C">
        <w:t>23.</w:t>
      </w:r>
      <w:r w:rsidRPr="00E8013C">
        <w:tab/>
        <w:t>Bown DN, Rodriguez MH, Arredondo-Jimenez JI, Loyola EG, Rodriguez MC. Intradomiciliary behavior of Anopheles albimanus on the coastal plain of southern Mexico: implications for malaria control. J Am Mosq Control Assoc. 1993;9(3):321-4.</w:t>
      </w:r>
    </w:p>
    <w:p w14:paraId="4F64C69E" w14:textId="77777777" w:rsidR="00CE6024" w:rsidRPr="00E8013C" w:rsidRDefault="00CE6024" w:rsidP="00CE6024">
      <w:pPr>
        <w:pStyle w:val="EndNoteBibliography"/>
        <w:spacing w:after="0"/>
      </w:pPr>
      <w:r w:rsidRPr="00E8013C">
        <w:t>24.</w:t>
      </w:r>
      <w:r w:rsidRPr="00E8013C">
        <w:tab/>
        <w:t>Molez JF, Desenfant P, Jacques JR. Bio-ecology of Anopheles albimanus Wiedeman, 1820 (Diptera : Culicidae) in Haiti (Hispaniola). Bulletin de la Societe de Pathologie Exotique. 1998;91(4):334-9.</w:t>
      </w:r>
    </w:p>
    <w:p w14:paraId="682486FE" w14:textId="77777777" w:rsidR="00CE6024" w:rsidRPr="00E8013C" w:rsidRDefault="00CE6024" w:rsidP="00CE6024">
      <w:pPr>
        <w:pStyle w:val="EndNoteBibliography"/>
        <w:spacing w:after="0"/>
      </w:pPr>
      <w:r w:rsidRPr="00E8013C">
        <w:t>25.</w:t>
      </w:r>
      <w:r w:rsidRPr="00E8013C">
        <w:tab/>
        <w:t>Rodriguez MH, Bown DN, Arredondo-Jimenez JI, Villarreal C, Loyola EG, Frederickson CE. Gonotrophic cycle and survivorship of Anopheles albimanus (Diptera: Culicidae) in southern Mexico. J Med Entomol. 1992;29(3):395-9.</w:t>
      </w:r>
    </w:p>
    <w:p w14:paraId="5C5BB82E" w14:textId="77777777" w:rsidR="00CE6024" w:rsidRPr="00E8013C" w:rsidRDefault="00CE6024" w:rsidP="00CE6024">
      <w:pPr>
        <w:pStyle w:val="EndNoteBibliography"/>
        <w:spacing w:after="0"/>
      </w:pPr>
      <w:r w:rsidRPr="00E8013C">
        <w:t>26.</w:t>
      </w:r>
      <w:r w:rsidRPr="00E8013C">
        <w:tab/>
        <w:t>Rua GL, Quinones ML, Velez ID, Zuluaga JS, Rojas W, Poveda G, et al. Laboratory estimation of the effects of increasing temperatures on the duration of gonotrophic cycle of Anopheles albimanus (Diptera: Culicidae). Mem Inst Oswaldo Cruz. 2005;100(5):515-20.</w:t>
      </w:r>
    </w:p>
    <w:p w14:paraId="45B5AADB" w14:textId="77777777" w:rsidR="00CE6024" w:rsidRPr="00E8013C" w:rsidRDefault="00CE6024" w:rsidP="00CE6024">
      <w:pPr>
        <w:pStyle w:val="EndNoteBibliography"/>
        <w:spacing w:after="0"/>
      </w:pPr>
      <w:r w:rsidRPr="00E8013C">
        <w:t>27.</w:t>
      </w:r>
      <w:r w:rsidRPr="00E8013C">
        <w:tab/>
        <w:t>Sherrard-Smith E, Skarp JE, Beale AD, Fornadel C, Norris LC, Moore SJ, et al. Mosquito feeding behavior and how it influences residual malaria transmission across Africa. Proc Natl Acad Sci U S A. 2019.</w:t>
      </w:r>
    </w:p>
    <w:p w14:paraId="65686DD8" w14:textId="77777777" w:rsidR="00CE6024" w:rsidRPr="00E8013C" w:rsidRDefault="00CE6024" w:rsidP="00CE6024">
      <w:pPr>
        <w:pStyle w:val="EndNoteBibliography"/>
        <w:spacing w:after="0"/>
      </w:pPr>
      <w:r w:rsidRPr="00E8013C">
        <w:t>28.</w:t>
      </w:r>
      <w:r w:rsidRPr="00E8013C">
        <w:tab/>
        <w:t>Ritthison W, Tainchum K, Manguin S, Bangs MJ, Chareonviriyaphap T. Biting patterns and host preference of Anopheles epiroticus in Chang Island, Trat Province, eastern Thailand. J Vector Ecol. 2014;39(2):361-71.</w:t>
      </w:r>
    </w:p>
    <w:p w14:paraId="724AF2F3" w14:textId="77777777" w:rsidR="00CE6024" w:rsidRPr="00E8013C" w:rsidRDefault="00CE6024" w:rsidP="00CE6024">
      <w:pPr>
        <w:pStyle w:val="EndNoteBibliography"/>
        <w:spacing w:after="0"/>
      </w:pPr>
      <w:r w:rsidRPr="00E8013C">
        <w:t>29.</w:t>
      </w:r>
      <w:r w:rsidRPr="00E8013C">
        <w:tab/>
        <w:t>Ndoen E, Wild C, Dale P, Sipe N, Dale M. Dusk to dawn activity patterns of anopheline mosquitoes in West Timor and Java, Indonesia. Southeast Asian J Trop Med Public Health. 2011;42(3):550-61.</w:t>
      </w:r>
    </w:p>
    <w:p w14:paraId="40573B4E" w14:textId="77777777" w:rsidR="00CE6024" w:rsidRPr="00E8013C" w:rsidRDefault="00CE6024" w:rsidP="00CE6024">
      <w:pPr>
        <w:pStyle w:val="EndNoteBibliography"/>
        <w:spacing w:after="0"/>
      </w:pPr>
      <w:r w:rsidRPr="00E8013C">
        <w:t>30.</w:t>
      </w:r>
      <w:r w:rsidRPr="00E8013C">
        <w:tab/>
        <w:t>Dev V. Anopheles minimus: Its bionomics and role in the transmission of malaria in Assam, India. Bulletin of the World Health Organization. 1996;74(1):61-6.</w:t>
      </w:r>
    </w:p>
    <w:p w14:paraId="6D8AEFE2" w14:textId="77777777" w:rsidR="00CE6024" w:rsidRPr="00E8013C" w:rsidRDefault="00CE6024" w:rsidP="00CE6024">
      <w:pPr>
        <w:pStyle w:val="EndNoteBibliography"/>
        <w:spacing w:after="0"/>
      </w:pPr>
      <w:r w:rsidRPr="00E8013C">
        <w:t>31.</w:t>
      </w:r>
      <w:r w:rsidRPr="00E8013C">
        <w:tab/>
        <w:t>Manh CD, Beebe NW, Van VN, Quang TL, Lein CT, Nguyen DV, et al. Vectors and malaria transmission in deforested, rural communities in north-central Vietnam. Malar J. 2010;9:259.</w:t>
      </w:r>
    </w:p>
    <w:p w14:paraId="0621950F" w14:textId="77777777" w:rsidR="00CE6024" w:rsidRPr="00E8013C" w:rsidRDefault="00CE6024" w:rsidP="00CE6024">
      <w:pPr>
        <w:pStyle w:val="EndNoteBibliography"/>
        <w:spacing w:after="0"/>
      </w:pPr>
      <w:r w:rsidRPr="00E8013C">
        <w:t>32.</w:t>
      </w:r>
      <w:r w:rsidRPr="00E8013C">
        <w:tab/>
        <w:t>Hii JL, Smith T, Mai A, Ibam E, Alpers MP. Comparison between anopheline mosquitoes (Diptera: Culicidae) caught using different methods in a malaria endemic area of Papua New Guinea. Bull Entomol Res. 2000;90(3):211-9.</w:t>
      </w:r>
    </w:p>
    <w:p w14:paraId="51601FEA" w14:textId="77777777" w:rsidR="00CE6024" w:rsidRPr="00E8013C" w:rsidRDefault="00CE6024" w:rsidP="00CE6024">
      <w:pPr>
        <w:pStyle w:val="EndNoteBibliography"/>
        <w:spacing w:after="0"/>
      </w:pPr>
      <w:r w:rsidRPr="00E8013C">
        <w:t>33.</w:t>
      </w:r>
      <w:r w:rsidRPr="00E8013C">
        <w:tab/>
        <w:t xml:space="preserve">Desenfant P. Rôle et bioécologie de </w:t>
      </w:r>
      <w:r w:rsidRPr="00E8013C">
        <w:rPr>
          <w:i/>
        </w:rPr>
        <w:t>A. albimanus</w:t>
      </w:r>
      <w:r w:rsidRPr="00E8013C">
        <w:t xml:space="preserve"> (Wiedemann, 1820) vecteur du paludisme en Haiti: Université de Paris-Sud; 1988.</w:t>
      </w:r>
    </w:p>
    <w:p w14:paraId="6FB52813" w14:textId="77777777" w:rsidR="00CE6024" w:rsidRPr="00E8013C" w:rsidRDefault="00CE6024" w:rsidP="00CE6024">
      <w:pPr>
        <w:pStyle w:val="EndNoteBibliography"/>
        <w:spacing w:after="0"/>
      </w:pPr>
      <w:r w:rsidRPr="00E8013C">
        <w:lastRenderedPageBreak/>
        <w:t>34.</w:t>
      </w:r>
      <w:r w:rsidRPr="00E8013C">
        <w:tab/>
        <w:t>Chitnis N, Smith T, Steketee R. A mathematical model for the dynamics of malaria in mosquitoes feeding on a heterogeneous host population. J Biol Dyn. 2008;2(3):259-85.</w:t>
      </w:r>
    </w:p>
    <w:p w14:paraId="13CF5977" w14:textId="77777777" w:rsidR="00CE6024" w:rsidRPr="00E8013C" w:rsidRDefault="00CE6024" w:rsidP="00CE6024">
      <w:pPr>
        <w:pStyle w:val="EndNoteBibliography"/>
        <w:spacing w:after="0"/>
      </w:pPr>
      <w:r w:rsidRPr="00E8013C">
        <w:t>35.</w:t>
      </w:r>
      <w:r w:rsidRPr="00E8013C">
        <w:tab/>
        <w:t xml:space="preserve">Charlwood JD, Smith T, Billingsley P, Takken W, Lyimo E, Meuwissen J. Survival and infection probabilities of anthropophagic anophelines from an area of high prevalence of  </w:t>
      </w:r>
      <w:r w:rsidRPr="00E8013C">
        <w:rPr>
          <w:i/>
        </w:rPr>
        <w:t>Plasmodium falciparum</w:t>
      </w:r>
      <w:r w:rsidRPr="00E8013C">
        <w:t xml:space="preserve"> in humans. Bull Entomol Res. 1997;87:445-53.</w:t>
      </w:r>
    </w:p>
    <w:p w14:paraId="14A7E7C0" w14:textId="77777777" w:rsidR="00CE6024" w:rsidRPr="00E8013C" w:rsidRDefault="00CE6024" w:rsidP="00CE6024">
      <w:pPr>
        <w:pStyle w:val="EndNoteBibliography"/>
        <w:spacing w:after="0"/>
      </w:pPr>
      <w:r w:rsidRPr="00E8013C">
        <w:t>36.</w:t>
      </w:r>
      <w:r w:rsidRPr="00E8013C">
        <w:tab/>
        <w:t>Charlwood JD, Kihonda J, Sama S, Billingsley PF, Hadji H, Verhave JP, et al. The Rise and Fall of Anopheles Arabiensis (Diptera, Culicidae) in A Tanzanian Village. Bulletin of Entomological Research. 1995;85(1):37-44.</w:t>
      </w:r>
    </w:p>
    <w:p w14:paraId="0872691A" w14:textId="77777777" w:rsidR="00CE6024" w:rsidRPr="00E8013C" w:rsidRDefault="00CE6024" w:rsidP="00CE6024">
      <w:pPr>
        <w:pStyle w:val="EndNoteBibliography"/>
        <w:spacing w:after="0"/>
      </w:pPr>
      <w:r w:rsidRPr="00E8013C">
        <w:t>37.</w:t>
      </w:r>
      <w:r w:rsidRPr="00E8013C">
        <w:tab/>
        <w:t>Charlwood JD, Pinto J, Sousa CA, Ferreira C, Gil V, do Rosario VE. Mating does not affect the biting behaviour of Anopheles gambiae from the islands of Sao Tome and Principe, West Africa. Annals of Tropical Medicine and Parasitology. 2003;97(7):751-6.</w:t>
      </w:r>
    </w:p>
    <w:p w14:paraId="2836AE56" w14:textId="77777777" w:rsidR="00CE6024" w:rsidRPr="00E8013C" w:rsidRDefault="00CE6024" w:rsidP="00CE6024">
      <w:pPr>
        <w:pStyle w:val="EndNoteBibliography"/>
        <w:spacing w:after="0"/>
      </w:pPr>
      <w:r w:rsidRPr="00E8013C">
        <w:t>38.</w:t>
      </w:r>
      <w:r w:rsidRPr="00E8013C">
        <w:tab/>
        <w:t>Charlwood JD, Pinto J, Sousa CA, Ferreira C, Petrarca V, Rosario VD. 'A mate or a meal' - Pre-gravid behaviour of female Anopheles gambiae from the islands of Sao Tome and Principe, West Africa. Malaria Journal. 2003;2.</w:t>
      </w:r>
    </w:p>
    <w:p w14:paraId="54CAF34E" w14:textId="77777777" w:rsidR="00CE6024" w:rsidRPr="00E8013C" w:rsidRDefault="00CE6024" w:rsidP="00CE6024">
      <w:pPr>
        <w:pStyle w:val="EndNoteBibliography"/>
        <w:spacing w:after="0"/>
      </w:pPr>
      <w:r w:rsidRPr="00E8013C">
        <w:t>39.</w:t>
      </w:r>
      <w:r w:rsidRPr="00E8013C">
        <w:tab/>
        <w:t>Charlwood JD, Nenhep S, Sovannaroth S, Morgan JC, Hemingway J, Chitnis N, et al. 'Nature or nurture': survival rate, oviposition interval, and possible gonotrophic discordance among South East Asian anophelines. Malaria Journal. 2016;15.</w:t>
      </w:r>
    </w:p>
    <w:p w14:paraId="08E4DDEB" w14:textId="77777777" w:rsidR="00CE6024" w:rsidRPr="00E8013C" w:rsidRDefault="00CE6024" w:rsidP="00CE6024">
      <w:pPr>
        <w:pStyle w:val="EndNoteBibliography"/>
        <w:spacing w:after="0"/>
      </w:pPr>
      <w:r w:rsidRPr="00E8013C">
        <w:t>40.</w:t>
      </w:r>
      <w:r w:rsidRPr="00E8013C">
        <w:tab/>
        <w:t>Birley MH, Charlwood JD. The Effect of Moonlight and Other Factors on the Oviposition Cycle of Malaria Vectors in Madang, Papua-New-Guinea. Annals of Tropical Medicine and Parasitology. 1989;83(4):415-22.</w:t>
      </w:r>
    </w:p>
    <w:p w14:paraId="4F222709" w14:textId="77777777" w:rsidR="00CE6024" w:rsidRPr="00E8013C" w:rsidRDefault="00CE6024" w:rsidP="00CE6024">
      <w:pPr>
        <w:pStyle w:val="EndNoteBibliography"/>
        <w:spacing w:after="0"/>
      </w:pPr>
      <w:r w:rsidRPr="00E8013C">
        <w:t>41.</w:t>
      </w:r>
      <w:r w:rsidRPr="00E8013C">
        <w:tab/>
        <w:t>Charlwood JD, Graves PM, Birley MH. Capture-Recapture Studies with Mosquitos of the Group of Anopheles-Punctulatus Donitz (Diptera, Culicidae) from Papua- New-Guinea. Bulletin of Entomological Research. 1986;76(2):211-27.</w:t>
      </w:r>
    </w:p>
    <w:p w14:paraId="6C40539E" w14:textId="77777777" w:rsidR="00CE6024" w:rsidRPr="00E8013C" w:rsidRDefault="00CE6024" w:rsidP="00CE6024">
      <w:pPr>
        <w:pStyle w:val="EndNoteBibliography"/>
        <w:spacing w:after="0"/>
      </w:pPr>
      <w:r w:rsidRPr="00E8013C">
        <w:t>42.</w:t>
      </w:r>
      <w:r w:rsidRPr="00E8013C">
        <w:tab/>
        <w:t>Charlwood JD, Graves PM. The effect of permethrin-impregnated bednets on a population of Anopheles farauti in coastal Papua New Guinea. Med Vet Entomol. 1987;1(3):319-27.</w:t>
      </w:r>
    </w:p>
    <w:p w14:paraId="7AD4BBF2" w14:textId="77777777" w:rsidR="00CE6024" w:rsidRPr="00E8013C" w:rsidRDefault="00CE6024" w:rsidP="00CE6024">
      <w:pPr>
        <w:pStyle w:val="EndNoteBibliography"/>
        <w:spacing w:after="0"/>
      </w:pPr>
      <w:r w:rsidRPr="00E8013C">
        <w:t>43.</w:t>
      </w:r>
      <w:r w:rsidRPr="00E8013C">
        <w:tab/>
        <w:t>Fernandez-Salas I, Rodriguez MH, Roberts DR. Gonotrophic cycle and survivorship of Anopheles pseudopunctipennis (Diptera: Culicidae) in the Tapachula foothills of southern Mexico. J Med Entomol. 1994;31(3):340-7.</w:t>
      </w:r>
    </w:p>
    <w:p w14:paraId="4E3B3451" w14:textId="77777777" w:rsidR="00CE6024" w:rsidRPr="00E8013C" w:rsidRDefault="00CE6024" w:rsidP="00CE6024">
      <w:pPr>
        <w:pStyle w:val="EndNoteBibliography"/>
        <w:spacing w:after="0"/>
      </w:pPr>
      <w:r w:rsidRPr="00E8013C">
        <w:t>44.</w:t>
      </w:r>
      <w:r w:rsidRPr="00E8013C">
        <w:tab/>
        <w:t>Chiang GL, Loong KP, Chan ST, Eng KL, Yap HH. Capture-recapture studies with Anopheles maculatus Theobald (Diptera: Culicidae) the vector of malaria in peninsular Malaysia. Southeast Asian J Trop Med Public Health. 1991;22(4):643-7.</w:t>
      </w:r>
    </w:p>
    <w:p w14:paraId="5052D593" w14:textId="77777777" w:rsidR="00CE6024" w:rsidRPr="00E8013C" w:rsidRDefault="00CE6024" w:rsidP="00CE6024">
      <w:pPr>
        <w:pStyle w:val="EndNoteBibliography"/>
        <w:spacing w:after="0"/>
      </w:pPr>
      <w:r w:rsidRPr="00E8013C">
        <w:t>45.</w:t>
      </w:r>
      <w:r w:rsidRPr="00E8013C">
        <w:tab/>
        <w:t>Jaal Z, MacDonald WW. A mark-release-recapture experiment with Anopheles lesteri paraliae in northwest Peninsular Malaysia. Ann Trop Med Parasitol. 1992;86(4):419-24.</w:t>
      </w:r>
    </w:p>
    <w:p w14:paraId="14D8538E" w14:textId="77777777" w:rsidR="00CE6024" w:rsidRPr="00E8013C" w:rsidRDefault="00CE6024" w:rsidP="00CE6024">
      <w:pPr>
        <w:pStyle w:val="EndNoteBibliography"/>
        <w:spacing w:after="0"/>
      </w:pPr>
      <w:r w:rsidRPr="00E8013C">
        <w:t>46.</w:t>
      </w:r>
      <w:r w:rsidRPr="00E8013C">
        <w:tab/>
        <w:t>Quinones ML, Lines JD, Thomson MC, Jawara M, Morris J, Greenwood BM. Anopheles gambiae gonotrophic cycle duration, biting and exiting behaviour unaffected by permethrin-impregnated bednets in The Gambia. Med Vet Entomol. 1997;11(1):71-8.</w:t>
      </w:r>
    </w:p>
    <w:p w14:paraId="4A0A1852" w14:textId="77777777" w:rsidR="00CE6024" w:rsidRPr="00E8013C" w:rsidRDefault="00CE6024" w:rsidP="00CE6024">
      <w:pPr>
        <w:pStyle w:val="EndNoteBibliography"/>
        <w:spacing w:after="0"/>
      </w:pPr>
      <w:r w:rsidRPr="00E8013C">
        <w:t>47.</w:t>
      </w:r>
      <w:r w:rsidRPr="00E8013C">
        <w:tab/>
        <w:t>Santos RL, Forattini OP, Burattini MN. Laboratory and field observations on duration of gonotrophic cycle of Anopheles albitarsis s.l. (Diptera: Culicidae) in southeastern Brazil. J Med Entomol. 2002;39(6):926-30.</w:t>
      </w:r>
    </w:p>
    <w:p w14:paraId="0053E24D" w14:textId="77777777" w:rsidR="00CE6024" w:rsidRPr="00E8013C" w:rsidRDefault="00CE6024" w:rsidP="00CE6024">
      <w:pPr>
        <w:pStyle w:val="EndNoteBibliography"/>
        <w:spacing w:after="0"/>
      </w:pPr>
      <w:r w:rsidRPr="00E8013C">
        <w:t>48.</w:t>
      </w:r>
      <w:r w:rsidRPr="00E8013C">
        <w:tab/>
        <w:t>Toure YT, Dolo G, Petrarca V, Traore SF, Bouare M, Dao A, et al. Mark-release-recapture experiments with Anopheles gambiae s.l. in Banambani Village, Mali, to determine population size and structure. Med Vet Entomol. 1998;12(1):74-83.</w:t>
      </w:r>
    </w:p>
    <w:p w14:paraId="2D1D55A7" w14:textId="77777777" w:rsidR="00CE6024" w:rsidRPr="00E8013C" w:rsidRDefault="00CE6024" w:rsidP="00CE6024">
      <w:pPr>
        <w:pStyle w:val="EndNoteBibliography"/>
        <w:spacing w:after="0"/>
      </w:pPr>
      <w:r w:rsidRPr="00E8013C">
        <w:t>49.</w:t>
      </w:r>
      <w:r w:rsidRPr="00E8013C">
        <w:tab/>
        <w:t>Bockarie M, Service MW, Barnish G, Toure Y. Vectorial capacity and entomological inoculation rates of Anopheles gambiae in a high rainfall forested area of southern Sierra Leone. Trop Med Parasitol. 1995;46(3):164-71.</w:t>
      </w:r>
    </w:p>
    <w:p w14:paraId="596BAB8E" w14:textId="77777777" w:rsidR="00CE6024" w:rsidRPr="00E8013C" w:rsidRDefault="00CE6024" w:rsidP="00CE6024">
      <w:pPr>
        <w:pStyle w:val="EndNoteBibliography"/>
        <w:spacing w:after="0"/>
      </w:pPr>
      <w:r w:rsidRPr="00E8013C">
        <w:t>50.</w:t>
      </w:r>
      <w:r w:rsidRPr="00E8013C">
        <w:tab/>
        <w:t>Ijumba JN, Mwangi RW, Beier JC. Malaria Transmission Potential of Anopheles Mosquitos in the Mwea-Tebere Irrigation Scheme, Kenya. Medical and Veterinary Entomology. 1990;4(4):425-32.</w:t>
      </w:r>
    </w:p>
    <w:p w14:paraId="12A13E2E" w14:textId="77777777" w:rsidR="00CE6024" w:rsidRPr="00E8013C" w:rsidRDefault="00CE6024" w:rsidP="00CE6024">
      <w:pPr>
        <w:pStyle w:val="EndNoteBibliography"/>
        <w:spacing w:after="0"/>
      </w:pPr>
      <w:r w:rsidRPr="00E8013C">
        <w:t>51.</w:t>
      </w:r>
      <w:r w:rsidRPr="00E8013C">
        <w:tab/>
        <w:t>Ameneshewa B, Service MW. Blood-feeding behaviour of Anopheles arabiensis Patton (Diptera: Culicidae) in central Ethiopia. Journal of African Zoology. 1997;111(3):235-45.</w:t>
      </w:r>
    </w:p>
    <w:p w14:paraId="4EDB2B26" w14:textId="77777777" w:rsidR="00CE6024" w:rsidRPr="00E8013C" w:rsidRDefault="00CE6024" w:rsidP="00CE6024">
      <w:pPr>
        <w:pStyle w:val="EndNoteBibliography"/>
        <w:spacing w:after="0"/>
      </w:pPr>
      <w:r w:rsidRPr="00E8013C">
        <w:t>52.</w:t>
      </w:r>
      <w:r w:rsidRPr="00E8013C">
        <w:tab/>
        <w:t>Hii JL, Birley MH, Kanai L, Foligeli A, Wagner J. Comparative effects of permethrin-impregnated bednets and DDT house spraying on survival rates and oviposition interval of Anopheles farauti No. 1 (Diptera:Culicidae) in Solomon Islands. Ann Trop Med Parasitol. 1995;89(5):521-9.</w:t>
      </w:r>
    </w:p>
    <w:p w14:paraId="491332BC" w14:textId="77777777" w:rsidR="00CE6024" w:rsidRPr="00E8013C" w:rsidRDefault="00CE6024" w:rsidP="00CE6024">
      <w:pPr>
        <w:pStyle w:val="EndNoteBibliography"/>
        <w:spacing w:after="0"/>
      </w:pPr>
      <w:r w:rsidRPr="00E8013C">
        <w:lastRenderedPageBreak/>
        <w:t>53.</w:t>
      </w:r>
      <w:r w:rsidRPr="00E8013C">
        <w:tab/>
        <w:t>Chandra G. Age composition of incriminated malaria vector in a rural foothills in West Bengal, India. Indian Journal of Medical Research. 2008;127(6):607-9.</w:t>
      </w:r>
    </w:p>
    <w:p w14:paraId="008E3FA6" w14:textId="77777777" w:rsidR="00CE6024" w:rsidRPr="00E8013C" w:rsidRDefault="00CE6024" w:rsidP="00CE6024">
      <w:pPr>
        <w:pStyle w:val="EndNoteBibliography"/>
        <w:spacing w:after="0"/>
      </w:pPr>
      <w:r w:rsidRPr="00E8013C">
        <w:t>54.</w:t>
      </w:r>
      <w:r w:rsidRPr="00E8013C">
        <w:tab/>
        <w:t>Organisation WH. Manual on Practical Entomology in Malaria.  Part II: Methods and Techniques. 1975.</w:t>
      </w:r>
    </w:p>
    <w:p w14:paraId="6C2C859D" w14:textId="77777777" w:rsidR="00CE6024" w:rsidRPr="00E8013C" w:rsidRDefault="00CE6024" w:rsidP="00CE6024">
      <w:pPr>
        <w:pStyle w:val="EndNoteBibliography"/>
        <w:spacing w:after="0"/>
      </w:pPr>
      <w:r w:rsidRPr="00E8013C">
        <w:t>55.</w:t>
      </w:r>
      <w:r w:rsidRPr="00E8013C">
        <w:tab/>
        <w:t>Manga L, Toto JC, Le Goff G, Brunhes J. The bionomics of Anopheles funestus and its role in malaria transmission in a forested area of southern Cameroon. Trans R Soc Trop Med &amp; Hyg. 1997;91(4):387-8.</w:t>
      </w:r>
    </w:p>
    <w:p w14:paraId="030ECEBA" w14:textId="77777777" w:rsidR="00CE6024" w:rsidRPr="00E8013C" w:rsidRDefault="00CE6024" w:rsidP="00CE6024">
      <w:pPr>
        <w:pStyle w:val="EndNoteBibliography"/>
        <w:spacing w:after="0"/>
      </w:pPr>
      <w:r w:rsidRPr="00E8013C">
        <w:t>56.</w:t>
      </w:r>
      <w:r w:rsidRPr="00E8013C">
        <w:tab/>
        <w:t>Ijumba JN, Mosha FW, Lindsay SW. Malaria transmission risk variations derived from different agricultural practices in an irrigated area of northern Tanzania. Med Vet Entomol. 2002;16(1):28-38.</w:t>
      </w:r>
    </w:p>
    <w:p w14:paraId="6A1D69CB" w14:textId="77777777" w:rsidR="00CE6024" w:rsidRPr="00E8013C" w:rsidRDefault="00CE6024" w:rsidP="00CE6024">
      <w:pPr>
        <w:pStyle w:val="EndNoteBibliography"/>
        <w:spacing w:after="0"/>
      </w:pPr>
      <w:r w:rsidRPr="00E8013C">
        <w:t>57.</w:t>
      </w:r>
      <w:r w:rsidRPr="00E8013C">
        <w:tab/>
        <w:t>Afrane YA, Lawson BW, Githeko AK, Yan GY. Effects of microclimatic changes caused by land use and land cover on duration of gonotrophic cycles of Anopheles gambiae (Diptera : culicidae) in western Kenya highlands. Journal of Medical Entomology. 2005;42(6):974-80.</w:t>
      </w:r>
    </w:p>
    <w:p w14:paraId="057081BF" w14:textId="77777777" w:rsidR="00CE6024" w:rsidRPr="00E8013C" w:rsidRDefault="00CE6024" w:rsidP="00CE6024">
      <w:pPr>
        <w:pStyle w:val="EndNoteBibliography"/>
        <w:spacing w:after="0"/>
      </w:pPr>
      <w:r w:rsidRPr="00E8013C">
        <w:t>58.</w:t>
      </w:r>
      <w:r w:rsidRPr="00E8013C">
        <w:tab/>
        <w:t>Beier JC. Frequent blood-feeding and restrictive sugar-feeding behavior enhance the malaria vector potential of Anopheles gambiae s.l. and An. funestus (Diptera:Culicidae) in western Kenya. J Med Entomol. 1996;33(4):613-8.</w:t>
      </w:r>
    </w:p>
    <w:p w14:paraId="482E1D35" w14:textId="77777777" w:rsidR="00CE6024" w:rsidRPr="00E8013C" w:rsidRDefault="00CE6024" w:rsidP="00CE6024">
      <w:pPr>
        <w:pStyle w:val="EndNoteBibliography"/>
        <w:spacing w:after="0"/>
      </w:pPr>
      <w:r w:rsidRPr="00E8013C">
        <w:t>59.</w:t>
      </w:r>
      <w:r w:rsidRPr="00E8013C">
        <w:tab/>
        <w:t>Mendis C, Jacobsen JL, Gamage-Mendis A, Bule E, Dgedge M, Thompson R, et al. Anopheles arabiensis and An. funestus are equally important vectors of malaria in Matola coastal suburb of Maputo, southern Mozambique. Med Vet Entomol. 2000;14(2):171-80.</w:t>
      </w:r>
    </w:p>
    <w:p w14:paraId="2C234329" w14:textId="77777777" w:rsidR="00CE6024" w:rsidRPr="00E8013C" w:rsidRDefault="00CE6024" w:rsidP="00CE6024">
      <w:pPr>
        <w:pStyle w:val="EndNoteBibliography"/>
        <w:spacing w:after="0"/>
      </w:pPr>
      <w:r w:rsidRPr="00E8013C">
        <w:t>60.</w:t>
      </w:r>
      <w:r w:rsidRPr="00E8013C">
        <w:tab/>
        <w:t>Ree HI, Hwang UW, Lee IY, Kim TE. Daily survival and human blood index of Anopheles sinensis, the vector species of malaria in Korea. J Am Mosq Control Assoc. 2001;17(1):67-72.</w:t>
      </w:r>
    </w:p>
    <w:p w14:paraId="5FD44B9E" w14:textId="77777777" w:rsidR="00CE6024" w:rsidRPr="00E8013C" w:rsidRDefault="00CE6024" w:rsidP="00CE6024">
      <w:pPr>
        <w:pStyle w:val="EndNoteBibliography"/>
        <w:spacing w:after="0"/>
      </w:pPr>
      <w:r w:rsidRPr="00E8013C">
        <w:t>61.</w:t>
      </w:r>
      <w:r w:rsidRPr="00E8013C">
        <w:tab/>
        <w:t>Tanga MC, Ngundu WI, Tchouassi PD. Daily survival and human blood index of major malaria vectors associated with oil palm cultivation in Cameroon and their role in malaria transmission. Trop Med Int Health. 2011;16(4):447-57.</w:t>
      </w:r>
    </w:p>
    <w:p w14:paraId="6E65D06D" w14:textId="77777777" w:rsidR="00CE6024" w:rsidRPr="00E8013C" w:rsidRDefault="00CE6024" w:rsidP="00CE6024">
      <w:pPr>
        <w:pStyle w:val="EndNoteBibliography"/>
        <w:spacing w:after="0"/>
      </w:pPr>
      <w:r w:rsidRPr="00E8013C">
        <w:t>62.</w:t>
      </w:r>
      <w:r w:rsidRPr="00E8013C">
        <w:tab/>
        <w:t>Kulkarni MA, Kweka E, Nyale E, Lyatuu E, Mosha FW, Chandramohan D, et al. Entomological evalution of malaria vectors at different altitudes in Hal District, Northeastern Tanzania. Journal of Medical Entomology. 2006;43(3):580-8.</w:t>
      </w:r>
    </w:p>
    <w:p w14:paraId="52F9D23E" w14:textId="77777777" w:rsidR="00CE6024" w:rsidRPr="00E8013C" w:rsidRDefault="00CE6024" w:rsidP="00CE6024">
      <w:pPr>
        <w:pStyle w:val="EndNoteBibliography"/>
        <w:spacing w:after="0"/>
      </w:pPr>
      <w:r w:rsidRPr="00E8013C">
        <w:t>63.</w:t>
      </w:r>
      <w:r w:rsidRPr="00E8013C">
        <w:tab/>
        <w:t>Tchuinkam T, Simard F, Lele-Defo E, Tene-Fossog B, Tateng-Ngouateu A, Antonio-Nkondjio C, et al. Bionomics of Anopheline species and malaria transmission dynamics along an altitudinal transect in Western Cameroon. BMC Infect Dis. 2010;10:119.</w:t>
      </w:r>
    </w:p>
    <w:p w14:paraId="55037D0C" w14:textId="77777777" w:rsidR="00CE6024" w:rsidRPr="00E8013C" w:rsidRDefault="00CE6024" w:rsidP="00CE6024">
      <w:pPr>
        <w:pStyle w:val="EndNoteBibliography"/>
        <w:spacing w:after="0"/>
      </w:pPr>
      <w:r w:rsidRPr="00E8013C">
        <w:t>64.</w:t>
      </w:r>
      <w:r w:rsidRPr="00E8013C">
        <w:tab/>
        <w:t>Mnzava AE, Rwegoshora RT, Wilkes TJ, Tanner M, Curtis CF. Anopheles arabiensis and An. gambiae chromosomal inversion polymorphism, feeding and resting behaviour in relation to insecticide house-spraying in Tanzania. Med Vet Entomol. 1995;9(3):316-24.</w:t>
      </w:r>
    </w:p>
    <w:p w14:paraId="01E11E1D" w14:textId="77777777" w:rsidR="00CE6024" w:rsidRPr="00E8013C" w:rsidRDefault="00CE6024" w:rsidP="00CE6024">
      <w:pPr>
        <w:pStyle w:val="EndNoteBibliography"/>
        <w:spacing w:after="0"/>
      </w:pPr>
      <w:r w:rsidRPr="00E8013C">
        <w:t>65.</w:t>
      </w:r>
      <w:r w:rsidRPr="00E8013C">
        <w:tab/>
        <w:t>Sreehari U, Razdan RK, Mittal PK, Ansari MA, Rizvi MM, Dash AP. Impact of Olyset nets on malaria transmission in India. J Vector Borne Dis. 2007;44(2):137-44.</w:t>
      </w:r>
    </w:p>
    <w:p w14:paraId="344CEF77" w14:textId="77777777" w:rsidR="00CE6024" w:rsidRPr="00E8013C" w:rsidRDefault="00CE6024" w:rsidP="00CE6024">
      <w:pPr>
        <w:pStyle w:val="EndNoteBibliography"/>
        <w:spacing w:after="0"/>
      </w:pPr>
      <w:r w:rsidRPr="00E8013C">
        <w:t>66.</w:t>
      </w:r>
      <w:r w:rsidRPr="00E8013C">
        <w:tab/>
        <w:t>Akogbeto M, Padonou GG, Bankole HS, Gazard DK, Gbedjissi GL. Dramatic decrease in malaria transmission after large-scale indoor residual spraying with bendiocarb in Benin, an area of high resistance of Anopheles gambiae to pyrethroids. Am J Trop Med Hyg. 2011;85(4):586-93.</w:t>
      </w:r>
    </w:p>
    <w:p w14:paraId="068B732A" w14:textId="77777777" w:rsidR="00CE6024" w:rsidRPr="00E8013C" w:rsidRDefault="00CE6024" w:rsidP="00CE6024">
      <w:pPr>
        <w:pStyle w:val="EndNoteBibliography"/>
        <w:spacing w:after="0"/>
      </w:pPr>
      <w:r w:rsidRPr="00E8013C">
        <w:t>67.</w:t>
      </w:r>
      <w:r w:rsidRPr="00E8013C">
        <w:tab/>
        <w:t>Sachs P, Diaz Rodriguez GA, Briceno I, King R, Achee NL, Grieco JP. Comparison of experimental hut entrance and exit behavior between Anopheles darlingi from the Cayo District, Belize, and Zungarococha, Peru. J Am Mosq Control Assoc. 2013;29(4):319-27.</w:t>
      </w:r>
    </w:p>
    <w:p w14:paraId="2ECDCEF3" w14:textId="77777777" w:rsidR="00CE6024" w:rsidRPr="00E8013C" w:rsidRDefault="00CE6024" w:rsidP="00CE6024">
      <w:pPr>
        <w:pStyle w:val="EndNoteBibliography"/>
        <w:spacing w:after="0"/>
      </w:pPr>
      <w:r w:rsidRPr="00E8013C">
        <w:t>68.</w:t>
      </w:r>
      <w:r w:rsidRPr="00E8013C">
        <w:tab/>
        <w:t>Randriamaherijaona S, Briet OJ, Boyer S, Bouraima A, N'Guessan R, Rogier C, et al. Do holes in long-lasting insecticidal nets compromise their efficacy against pyrethroid resistant Anopheles gambiae and Culex quinquefasciatus? Results from a release-recapture study in experimental huts. Malar J. 2015;14:332.</w:t>
      </w:r>
    </w:p>
    <w:p w14:paraId="28891F10" w14:textId="77777777" w:rsidR="00CE6024" w:rsidRPr="00E8013C" w:rsidRDefault="00CE6024" w:rsidP="00CE6024">
      <w:pPr>
        <w:pStyle w:val="EndNoteBibliography"/>
        <w:spacing w:after="0"/>
      </w:pPr>
      <w:r w:rsidRPr="00E8013C">
        <w:t>69.</w:t>
      </w:r>
      <w:r w:rsidRPr="00E8013C">
        <w:tab/>
        <w:t>Morgan J, Abilio AP, do Rosario Pondja M, Marrenjo D, Luciano J, Fernandes G, et al. Physical durability of two types of long-lasting insecticidal nets (LLINs) three years after a mass LLIN distribution campaign in Mozambique, 2008-2011. Am J Trop Med Hyg. 2015;92(2):286-93.</w:t>
      </w:r>
    </w:p>
    <w:p w14:paraId="2F797A09" w14:textId="77777777" w:rsidR="00CE6024" w:rsidRPr="00E8013C" w:rsidRDefault="00CE6024" w:rsidP="00CE6024">
      <w:pPr>
        <w:pStyle w:val="EndNoteBibliography"/>
        <w:spacing w:after="0"/>
      </w:pPr>
      <w:r w:rsidRPr="00E8013C">
        <w:t>70.</w:t>
      </w:r>
      <w:r w:rsidRPr="00E8013C">
        <w:tab/>
        <w:t>Bown DN, Rodriguez MH, Arredondo-Jimenez JI, Loyola EG, Rodriguez MC. Age structure and abundance levels in the entomological evaluation of an insecticide used in the control of Anopheles albimanus in southern Mexico. J Am Mosq Control Assoc. 1991;7(2):180-7.</w:t>
      </w:r>
    </w:p>
    <w:p w14:paraId="624B8136" w14:textId="77777777" w:rsidR="00CE6024" w:rsidRPr="00E8013C" w:rsidRDefault="00CE6024" w:rsidP="00CE6024">
      <w:pPr>
        <w:pStyle w:val="EndNoteBibliography"/>
        <w:spacing w:after="0"/>
      </w:pPr>
      <w:r w:rsidRPr="00E8013C">
        <w:t>71.</w:t>
      </w:r>
      <w:r w:rsidRPr="00E8013C">
        <w:tab/>
        <w:t xml:space="preserve">Agossa FR, Aikpon R, Azondekon R, Govoetchan R, Padonnou GG, Oussou O, et al. Efficacy of various insecticides recommended for indoor residual spraying: pirimiphos methyl, potential </w:t>
      </w:r>
      <w:r w:rsidRPr="00E8013C">
        <w:lastRenderedPageBreak/>
        <w:t>alternative to bendiocarb for pyrethroid resistance management in Benin, West Africa. Transactions of the Royal Society of Tropical Medicine and Hygiene. 2014;108(2):84-91.</w:t>
      </w:r>
    </w:p>
    <w:p w14:paraId="05A8DB93" w14:textId="77777777" w:rsidR="00CE6024" w:rsidRPr="00E8013C" w:rsidRDefault="00CE6024" w:rsidP="00CE6024">
      <w:pPr>
        <w:pStyle w:val="EndNoteBibliography"/>
        <w:spacing w:after="0"/>
      </w:pPr>
      <w:r w:rsidRPr="00E8013C">
        <w:t>72.</w:t>
      </w:r>
      <w:r w:rsidRPr="00E8013C">
        <w:tab/>
        <w:t>Tchicaya E, Nsanzabana C, Smith TA, Donze J, de Hipsl ML, Muller P, et al. Micro-encapsulated pirimiphos-methyl shows high insecticidal efficacy against pyrethroid-resistant malaria vectors. Tropical Medicine &amp; International Health. 2015;20:20-.</w:t>
      </w:r>
    </w:p>
    <w:p w14:paraId="39FC398B" w14:textId="77777777" w:rsidR="00CE6024" w:rsidRPr="00E8013C" w:rsidRDefault="00CE6024" w:rsidP="00CE6024">
      <w:pPr>
        <w:pStyle w:val="EndNoteBibliography"/>
        <w:spacing w:after="0"/>
      </w:pPr>
      <w:r w:rsidRPr="00E8013C">
        <w:t>73.</w:t>
      </w:r>
      <w:r w:rsidRPr="00E8013C">
        <w:tab/>
        <w:t xml:space="preserve">Bangs MJ. The susceptibility and behavioral response of </w:t>
      </w:r>
      <w:r w:rsidRPr="00E8013C">
        <w:rPr>
          <w:i/>
        </w:rPr>
        <w:t>Anopheles albimanus</w:t>
      </w:r>
      <w:r w:rsidRPr="00E8013C">
        <w:t xml:space="preserve"> Weidemann and </w:t>
      </w:r>
      <w:r w:rsidRPr="00E8013C">
        <w:rPr>
          <w:i/>
        </w:rPr>
        <w:t>Anopheles vestitipennis</w:t>
      </w:r>
      <w:r w:rsidRPr="00E8013C">
        <w:t xml:space="preserve"> Dyar and Knab (Diptera: Culicidae) to insecticides in northern Belize, Central America. Ann Arbor: University of Michigan; 1999.</w:t>
      </w:r>
    </w:p>
    <w:p w14:paraId="1C386A9B" w14:textId="77777777" w:rsidR="00CE6024" w:rsidRPr="00E8013C" w:rsidRDefault="00CE6024" w:rsidP="00CE6024">
      <w:pPr>
        <w:pStyle w:val="EndNoteBibliography"/>
        <w:spacing w:after="0"/>
      </w:pPr>
      <w:r w:rsidRPr="00E8013C">
        <w:t>74.</w:t>
      </w:r>
      <w:r w:rsidRPr="00E8013C">
        <w:tab/>
        <w:t>Kuhlow F. Field experiments on the behavior of malaria vectors in an unsprayed hut and in a hut sprayed with DDT in Northern Nigeria. Bull World Health Organ. 1962;26:93-102.</w:t>
      </w:r>
    </w:p>
    <w:p w14:paraId="3B5E7F5F" w14:textId="77777777" w:rsidR="00CE6024" w:rsidRPr="00E8013C" w:rsidRDefault="00CE6024" w:rsidP="00CE6024">
      <w:pPr>
        <w:pStyle w:val="EndNoteBibliography"/>
        <w:spacing w:after="0"/>
      </w:pPr>
      <w:r w:rsidRPr="00E8013C">
        <w:t>75.</w:t>
      </w:r>
      <w:r w:rsidRPr="00E8013C">
        <w:tab/>
        <w:t>Charlwood JD, Dagoro H, Paru R. Blood-Feeding and Resting Behavior in the Anopheles-Punctulatus Donitz Complex (Diptera, Cullicidae) from Coastal Papua-New- Guinea. Bulletin of Entomological Research. 1985;75(3):463-75.</w:t>
      </w:r>
    </w:p>
    <w:p w14:paraId="334928CB" w14:textId="77777777" w:rsidR="00CE6024" w:rsidRPr="00E8013C" w:rsidRDefault="00CE6024" w:rsidP="00CE6024">
      <w:pPr>
        <w:pStyle w:val="EndNoteBibliography"/>
        <w:spacing w:after="0"/>
      </w:pPr>
      <w:r w:rsidRPr="00E8013C">
        <w:t>76.</w:t>
      </w:r>
      <w:r w:rsidRPr="00E8013C">
        <w:tab/>
        <w:t>Bockarie MJ, Alexander N, Bockarie F, Ibam E, Barnish G, Alpers M. The late biting habit of parous Anopheles mosquitoes and pre-bedtime exposure of humans to infective female mosquitoes. Trans R Soc Trop Med Hyg. 1996;90(1):23-5.</w:t>
      </w:r>
    </w:p>
    <w:p w14:paraId="18AEBFF3" w14:textId="77777777" w:rsidR="00CE6024" w:rsidRPr="00E8013C" w:rsidRDefault="00CE6024" w:rsidP="00CE6024">
      <w:pPr>
        <w:pStyle w:val="EndNoteBibliography"/>
        <w:spacing w:after="0"/>
      </w:pPr>
      <w:r w:rsidRPr="00E8013C">
        <w:t>77.</w:t>
      </w:r>
      <w:r w:rsidRPr="00E8013C">
        <w:tab/>
        <w:t>Cooper RD, Frances SP. Malaria vectors on Buka and Bougainville Islands, Papua New Guinea. J Am Mosq Control Assoc. 2002;18(2):100-6.</w:t>
      </w:r>
    </w:p>
    <w:p w14:paraId="03069CB5" w14:textId="77777777" w:rsidR="00CE6024" w:rsidRPr="00E8013C" w:rsidRDefault="00CE6024" w:rsidP="00CE6024">
      <w:pPr>
        <w:pStyle w:val="EndNoteBibliography"/>
        <w:spacing w:after="0"/>
      </w:pPr>
      <w:r w:rsidRPr="00E8013C">
        <w:t>78.</w:t>
      </w:r>
      <w:r w:rsidRPr="00E8013C">
        <w:tab/>
        <w:t>Briet OJT, Impoinvil DE, Chitnis N, Pothin E, Lemoine JF, Frederic J, et al. Models of effectiveness of interventions against malaria transmitted by Anopheles albimanus. Malar J. 2019;18(1):263.</w:t>
      </w:r>
    </w:p>
    <w:p w14:paraId="2FB66D8C" w14:textId="77777777" w:rsidR="00CE6024" w:rsidRPr="00E8013C" w:rsidRDefault="00CE6024" w:rsidP="00CE6024">
      <w:pPr>
        <w:pStyle w:val="EndNoteBibliography"/>
        <w:spacing w:after="0"/>
      </w:pPr>
      <w:r w:rsidRPr="00E8013C">
        <w:t>79.</w:t>
      </w:r>
      <w:r w:rsidRPr="00E8013C">
        <w:tab/>
        <w:t>Bugoro H, Cooper RD, Butafa C, Iro'ofa C, Mackenzie DO, Chen CC, et al. Bionomics of the malaria vector Anopheles farauti in Temotu Province, Solomon Islands: issues for malaria elimination. Malar J. 2011;10:133.</w:t>
      </w:r>
    </w:p>
    <w:p w14:paraId="04956AA2" w14:textId="77777777" w:rsidR="00CE6024" w:rsidRPr="00E8013C" w:rsidRDefault="00CE6024" w:rsidP="00CE6024">
      <w:pPr>
        <w:pStyle w:val="EndNoteBibliography"/>
        <w:spacing w:after="0"/>
      </w:pPr>
      <w:r w:rsidRPr="00E8013C">
        <w:t>80.</w:t>
      </w:r>
      <w:r w:rsidRPr="00E8013C">
        <w:tab/>
        <w:t>Bugoro H, Hii JL, Butafa C, Iro'ofa C, Apairamo A, Cooper RD, et al. The bionomics of the malaria vector Anopheles farauti in Northern Guadalcanal, Solomon Islands: issues for successful vector control. Malar J. 2014;13:56.</w:t>
      </w:r>
    </w:p>
    <w:p w14:paraId="73287A00" w14:textId="77777777" w:rsidR="00CE6024" w:rsidRPr="00E8013C" w:rsidRDefault="00CE6024" w:rsidP="00CE6024">
      <w:pPr>
        <w:pStyle w:val="EndNoteBibliography"/>
        <w:spacing w:after="0"/>
      </w:pPr>
      <w:r w:rsidRPr="00E8013C">
        <w:t>81.</w:t>
      </w:r>
      <w:r w:rsidRPr="00E8013C">
        <w:tab/>
        <w:t>Hii JL, Smith T, Mai A, Mellor S, Lewis D, Alexander N, et al. Spatial and temporal variation in abundance of Anopheles (Diptera:Culicidae) in a malaria endemic area in Papua New Guinea. J Med Entomol. 1997;34(2):193-205.</w:t>
      </w:r>
    </w:p>
    <w:p w14:paraId="72DD5832" w14:textId="77777777" w:rsidR="00CE6024" w:rsidRPr="00E8013C" w:rsidRDefault="00CE6024" w:rsidP="00CE6024">
      <w:pPr>
        <w:pStyle w:val="EndNoteBibliography"/>
        <w:spacing w:after="0"/>
      </w:pPr>
      <w:r w:rsidRPr="00E8013C">
        <w:t>82.</w:t>
      </w:r>
      <w:r w:rsidRPr="00E8013C">
        <w:tab/>
        <w:t>Grieco JP, Achee NL, Andre RG, Roberts DR. Host feeding preferences of Anopheles species collected by manual aspiration, mechanical aspiration, and from a vehicle-mounted trap in the Toledo District, Belize, Central America. J Am Mosq Control Assoc. 2002;18(4):307-15.</w:t>
      </w:r>
    </w:p>
    <w:p w14:paraId="308D5C4B" w14:textId="77777777" w:rsidR="00CE6024" w:rsidRPr="00E8013C" w:rsidRDefault="00CE6024" w:rsidP="00CE6024">
      <w:pPr>
        <w:pStyle w:val="EndNoteBibliography"/>
        <w:spacing w:after="0"/>
      </w:pPr>
      <w:r w:rsidRPr="00E8013C">
        <w:t>83.</w:t>
      </w:r>
      <w:r w:rsidRPr="00E8013C">
        <w:tab/>
        <w:t>Muirhead-Thomson RC, Mercier EC. Factors in malaria transmission by Anopheles albimanus in Jamaica. Part I. Ann Trop Med Parasitol. 1952;46(2):103-16.</w:t>
      </w:r>
    </w:p>
    <w:p w14:paraId="3A1A72E7" w14:textId="77777777" w:rsidR="00CE6024" w:rsidRPr="00E8013C" w:rsidRDefault="00CE6024" w:rsidP="00CE6024">
      <w:pPr>
        <w:pStyle w:val="EndNoteBibliography"/>
        <w:spacing w:after="0"/>
      </w:pPr>
      <w:r w:rsidRPr="00E8013C">
        <w:t>84.</w:t>
      </w:r>
      <w:r w:rsidRPr="00E8013C">
        <w:tab/>
        <w:t>Mekuria Y, Tidwell MA, Williams DC, Mandeville JD. Bionomic studies of the Anopheles mosquitoes of Dajabon, Dominican Republic. J Am Mosq Control Assoc. 1990;6(4):651-7.</w:t>
      </w:r>
    </w:p>
    <w:p w14:paraId="23B6D09A" w14:textId="77777777" w:rsidR="00CE6024" w:rsidRPr="00E8013C" w:rsidRDefault="00CE6024" w:rsidP="00CE6024">
      <w:pPr>
        <w:pStyle w:val="EndNoteBibliography"/>
        <w:spacing w:after="0"/>
      </w:pPr>
      <w:r w:rsidRPr="00E8013C">
        <w:t>85.</w:t>
      </w:r>
      <w:r w:rsidRPr="00E8013C">
        <w:tab/>
        <w:t>Briet OJ, Penny MA, Hardy D, Awolola TS, Van BW, Corbel V, et al. Effects of pyrethroid resistance on the cost effectiveness of a mass distribution of long-lasting insecticidal nets: a modelling study. Malar J. 2013;12:77.</w:t>
      </w:r>
    </w:p>
    <w:p w14:paraId="376D5EC4" w14:textId="77777777" w:rsidR="00CE6024" w:rsidRPr="00E8013C" w:rsidRDefault="00CE6024" w:rsidP="00CE6024">
      <w:pPr>
        <w:pStyle w:val="EndNoteBibliography"/>
        <w:spacing w:after="0"/>
      </w:pPr>
      <w:r w:rsidRPr="00E8013C">
        <w:t>86.</w:t>
      </w:r>
      <w:r w:rsidRPr="00E8013C">
        <w:tab/>
        <w:t>Tami A, Mubyazi G, Talbert A, Mshinda H, Duchon S, Lengeler C. Evaluation of Olyset insecticide-treated nets distributed seven years previously in Tanzania. Malar J. 2004;3:19.:19.</w:t>
      </w:r>
    </w:p>
    <w:p w14:paraId="79D94F3B" w14:textId="77777777" w:rsidR="00CE6024" w:rsidRPr="00E8013C" w:rsidRDefault="00CE6024" w:rsidP="00CE6024">
      <w:pPr>
        <w:pStyle w:val="EndNoteBibliography"/>
        <w:spacing w:after="0"/>
      </w:pPr>
      <w:r w:rsidRPr="00E8013C">
        <w:t>87.</w:t>
      </w:r>
      <w:r w:rsidRPr="00E8013C">
        <w:tab/>
        <w:t>Kilian A, Byamukama W, Pigeon O, Gimnig J, Atieli F, Koekemoer LL, et al. Evidence for a useful life of more than three years for a polyester-based long-lasting insecticidal mosquito net in Western Uganda. Malar J. 2011;10(1):299.</w:t>
      </w:r>
    </w:p>
    <w:p w14:paraId="20C175F5" w14:textId="77777777" w:rsidR="00CE6024" w:rsidRPr="00E8013C" w:rsidRDefault="00CE6024" w:rsidP="00CE6024">
      <w:pPr>
        <w:pStyle w:val="EndNoteBibliography"/>
        <w:spacing w:after="0"/>
      </w:pPr>
      <w:r w:rsidRPr="00E8013C">
        <w:t>88.</w:t>
      </w:r>
      <w:r w:rsidRPr="00E8013C">
        <w:tab/>
        <w:t>Kilian A, Byamukama W, Pigeon O, Atieli F, Duchon S, Phan C. Long-term field performance of a polyester-based long-lasting insecticidal mosquito net in rural Uganda. Malar J. 2008;7:49.:49.</w:t>
      </w:r>
    </w:p>
    <w:p w14:paraId="38D704A8" w14:textId="77777777" w:rsidR="00CE6024" w:rsidRPr="00E8013C" w:rsidRDefault="00CE6024" w:rsidP="00CE6024">
      <w:pPr>
        <w:pStyle w:val="EndNoteBibliography"/>
        <w:spacing w:after="0"/>
      </w:pPr>
      <w:r w:rsidRPr="00E8013C">
        <w:t>89.</w:t>
      </w:r>
      <w:r w:rsidRPr="00E8013C">
        <w:tab/>
        <w:t>Corbel V, Chabi J, Dabire RK, Etang J, Nwane P, Pigeon O, et al. Field efficacy of a new mosaic long-lasting mosquito net (PermaNet 3.0) against pyrethroid-resistant malaria vectors: a multi centre study in Western and Central Africa. Malar J. 2010;9:113.:113.</w:t>
      </w:r>
    </w:p>
    <w:p w14:paraId="2BDA73E7" w14:textId="77777777" w:rsidR="00CE6024" w:rsidRPr="00E8013C" w:rsidRDefault="00CE6024" w:rsidP="00CE6024">
      <w:pPr>
        <w:pStyle w:val="EndNoteBibliography"/>
        <w:spacing w:after="0"/>
      </w:pPr>
      <w:r w:rsidRPr="00E8013C">
        <w:t>90.</w:t>
      </w:r>
      <w:r w:rsidRPr="00E8013C">
        <w:tab/>
        <w:t xml:space="preserve">Irish S, N'Guessan R, Boko P, Metonnou C, Odjo A, Akogbeto M, et al. Loss of protection with insecticide-treated nets against pyrethroid-resistant </w:t>
      </w:r>
      <w:r w:rsidRPr="00E8013C">
        <w:rPr>
          <w:i/>
        </w:rPr>
        <w:t>Culex quinquefasciatus</w:t>
      </w:r>
      <w:r w:rsidRPr="00E8013C">
        <w:t xml:space="preserve"> mosquitoes once nets become holed: an experimental hut study. Parasit Vectors. 2008;1(1):17.</w:t>
      </w:r>
    </w:p>
    <w:p w14:paraId="769D3AB5" w14:textId="77777777" w:rsidR="00CE6024" w:rsidRPr="00E8013C" w:rsidRDefault="00CE6024" w:rsidP="00CE6024">
      <w:pPr>
        <w:pStyle w:val="EndNoteBibliography"/>
        <w:spacing w:after="0"/>
      </w:pPr>
      <w:r w:rsidRPr="00E8013C">
        <w:lastRenderedPageBreak/>
        <w:t>91.</w:t>
      </w:r>
      <w:r w:rsidRPr="00E8013C">
        <w:tab/>
        <w:t xml:space="preserve">N'Guessan R, Asidi A, Boko P, Odjo A, Akogbeto M, Pigeon O, et al. An experimental hut evaluation of PermaNet((R)) 3.0, a deltamethrin-piperonyl butoxide combination net, against pyrethroid-resistant </w:t>
      </w:r>
      <w:r w:rsidRPr="00E8013C">
        <w:rPr>
          <w:i/>
        </w:rPr>
        <w:t>Anopheles gambiae</w:t>
      </w:r>
      <w:r w:rsidRPr="00E8013C">
        <w:t xml:space="preserve"> and </w:t>
      </w:r>
      <w:r w:rsidRPr="00E8013C">
        <w:rPr>
          <w:i/>
        </w:rPr>
        <w:t>Culex quinquefasciatus</w:t>
      </w:r>
      <w:r w:rsidRPr="00E8013C">
        <w:t xml:space="preserve"> mosquitoes in southern Benin. Trans R Soc Trop Med Hyg. 2010;104(12):758-65.</w:t>
      </w:r>
    </w:p>
    <w:p w14:paraId="08E23123" w14:textId="77777777" w:rsidR="00CE6024" w:rsidRPr="00E8013C" w:rsidRDefault="00CE6024" w:rsidP="00CE6024">
      <w:pPr>
        <w:pStyle w:val="EndNoteBibliography"/>
        <w:spacing w:after="0"/>
      </w:pPr>
      <w:r w:rsidRPr="00E8013C">
        <w:t>92.</w:t>
      </w:r>
      <w:r w:rsidRPr="00E8013C">
        <w:tab/>
        <w:t xml:space="preserve">Tungu P, Magesa S, Maxwell C, Malima R, Masue D, Sudi W, et al. Evaluation of PermaNet 3.0 a deltamethrin-PBO combination net against </w:t>
      </w:r>
      <w:r w:rsidRPr="00E8013C">
        <w:rPr>
          <w:i/>
        </w:rPr>
        <w:t>Anopheles gambiae</w:t>
      </w:r>
      <w:r w:rsidRPr="00E8013C">
        <w:t xml:space="preserve"> and pyrethroid resistant </w:t>
      </w:r>
      <w:r w:rsidRPr="00E8013C">
        <w:rPr>
          <w:i/>
        </w:rPr>
        <w:t>Culex quinquefasciatus</w:t>
      </w:r>
      <w:r w:rsidRPr="00E8013C">
        <w:t xml:space="preserve"> mosquitoes: an experimental hut trial in Tanzania. Malar J. 2010;9:21.:21.</w:t>
      </w:r>
    </w:p>
    <w:p w14:paraId="6883B719" w14:textId="77777777" w:rsidR="00CE6024" w:rsidRPr="00E8013C" w:rsidRDefault="00CE6024" w:rsidP="00CE6024">
      <w:pPr>
        <w:pStyle w:val="EndNoteBibliography"/>
        <w:spacing w:after="0"/>
      </w:pPr>
      <w:r w:rsidRPr="00E8013C">
        <w:t>93.</w:t>
      </w:r>
      <w:r w:rsidRPr="00E8013C">
        <w:tab/>
        <w:t>Kitau J, Oxborough RM, Tungu PK, Matowo J, Malima RC, Magesa SM, et al. Species Shifts in the Anopheles gambiae Complex: Do LLINs Successfully Control Anopheles arabiensis? Plos One. 2012;7(3).</w:t>
      </w:r>
    </w:p>
    <w:p w14:paraId="20141A71" w14:textId="77777777" w:rsidR="00CE6024" w:rsidRPr="00E8013C" w:rsidRDefault="00CE6024" w:rsidP="00CE6024">
      <w:pPr>
        <w:pStyle w:val="EndNoteBibliography"/>
        <w:spacing w:after="0"/>
      </w:pPr>
      <w:r w:rsidRPr="00E8013C">
        <w:t>94.</w:t>
      </w:r>
      <w:r w:rsidRPr="00E8013C">
        <w:tab/>
        <w:t>Adeogun AO, Olojede JB, Oduola AO, Awolola TS. Efficacy of a combination long lasting insecticidal net (PermaNet® 3.0) against pyrethroid resistant Anopheles gambiae s.s. and Culex quinquefasciatus: an experimental hut trial in Nigeria. . Nigerian Journal of Clinical &amp; Biomedical Research. 2012;6:37-50.</w:t>
      </w:r>
    </w:p>
    <w:p w14:paraId="3E472B28" w14:textId="77777777" w:rsidR="00CE6024" w:rsidRPr="00E8013C" w:rsidRDefault="00CE6024" w:rsidP="00CE6024">
      <w:pPr>
        <w:pStyle w:val="EndNoteBibliography"/>
        <w:spacing w:after="0"/>
      </w:pPr>
      <w:r w:rsidRPr="00E8013C">
        <w:t>95.</w:t>
      </w:r>
      <w:r w:rsidRPr="00E8013C">
        <w:tab/>
        <w:t xml:space="preserve">Koudou BG, Koffi AA, Malone D, Hemingway J. Efficacy of PermaNet(R) 2.0 and PermaNet(R) 3.0 against insecticide-resistant </w:t>
      </w:r>
      <w:r w:rsidRPr="00E8013C">
        <w:rPr>
          <w:i/>
        </w:rPr>
        <w:t>Anopheles gambiae</w:t>
      </w:r>
      <w:r w:rsidRPr="00E8013C">
        <w:t xml:space="preserve"> in experimental huts in Cote d'Ivoire. Malar J. 2011;10:172.:172.</w:t>
      </w:r>
    </w:p>
    <w:p w14:paraId="4B4F69A8" w14:textId="77777777" w:rsidR="00CE6024" w:rsidRPr="00E8013C" w:rsidRDefault="00CE6024" w:rsidP="00CE6024">
      <w:pPr>
        <w:pStyle w:val="EndNoteBibliography"/>
        <w:spacing w:after="0"/>
      </w:pPr>
      <w:r w:rsidRPr="00E8013C">
        <w:t>96.</w:t>
      </w:r>
      <w:r w:rsidRPr="00E8013C">
        <w:tab/>
        <w:t xml:space="preserve">Chandre F, Darrier F, Manga L, Akogbeto M, Faye O, Mouchet J, et al. Status of pyrethroid resistance in </w:t>
      </w:r>
      <w:r w:rsidRPr="00E8013C">
        <w:rPr>
          <w:i/>
        </w:rPr>
        <w:t>Anopheles gambiae sensu lato</w:t>
      </w:r>
      <w:r w:rsidRPr="00E8013C">
        <w:t>. Bull World Health Organ. 1999;77(3):230-4.</w:t>
      </w:r>
    </w:p>
    <w:p w14:paraId="409540DA" w14:textId="77777777" w:rsidR="00CE6024" w:rsidRPr="00E8013C" w:rsidRDefault="00CE6024" w:rsidP="00CE6024">
      <w:pPr>
        <w:pStyle w:val="EndNoteBibliography"/>
        <w:spacing w:after="0"/>
      </w:pPr>
      <w:r w:rsidRPr="00E8013C">
        <w:t>97.</w:t>
      </w:r>
      <w:r w:rsidRPr="00E8013C">
        <w:tab/>
        <w:t>Lines JD, Curtis CF, Myamba J, Njau R. Tests of repellent or insecticide impregnated curtains, bednets and anklets against malaria vectors in Tanzania. 1985 1985. Report No.: WHO/VBC/85.920.</w:t>
      </w:r>
    </w:p>
    <w:p w14:paraId="38E5B779" w14:textId="77777777" w:rsidR="00CE6024" w:rsidRPr="00E8013C" w:rsidRDefault="00CE6024" w:rsidP="00CE6024">
      <w:pPr>
        <w:pStyle w:val="EndNoteBibliography"/>
        <w:spacing w:after="0"/>
      </w:pPr>
      <w:r w:rsidRPr="00E8013C">
        <w:t>98.</w:t>
      </w:r>
      <w:r w:rsidRPr="00E8013C">
        <w:tab/>
        <w:t>Lines JD, Myamba J, Curtis CF. Experimental hut trials of permethrin-impregnated mosquito nets and eave curtains against malaria vectors in Tanzania. Med Vet Entomol. 1987;1(1):37-51.</w:t>
      </w:r>
    </w:p>
    <w:p w14:paraId="43D46F12" w14:textId="26189075" w:rsidR="000601BF" w:rsidRDefault="00CE6024" w:rsidP="00230876">
      <w:pPr>
        <w:pStyle w:val="EndNoteBibliography"/>
      </w:pPr>
      <w:r w:rsidRPr="00E8013C">
        <w:t>99.</w:t>
      </w:r>
      <w:r w:rsidRPr="00E8013C">
        <w:tab/>
        <w:t>Arredondo-Jimenez JI, Rodriguez MH, Loyola EG, Bown DN. Behaviour of Anopheles albimanus in relation to pyrethroid-treated bednets. Med Vet Entomol. 1997;11(1):87-94.</w:t>
      </w:r>
      <w:r>
        <w:rPr>
          <w:rFonts w:ascii="Arial" w:hAnsi="Arial" w:cs="Arial"/>
        </w:rPr>
        <w:fldChar w:fldCharType="end"/>
      </w:r>
    </w:p>
    <w:sectPr w:rsidR="000601BF" w:rsidSect="00230876">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mbria">
    <w:panose1 w:val="02040503050406030204"/>
    <w:charset w:val="00"/>
    <w:family w:val="roman"/>
    <w:pitch w:val="variable"/>
    <w:sig w:usb0="E00006FF" w:usb1="420024FF" w:usb2="02000000" w:usb3="00000000" w:csb0="0000019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72668D"/>
    <w:multiLevelType w:val="hybridMultilevel"/>
    <w:tmpl w:val="2F229DA8"/>
    <w:lvl w:ilvl="0" w:tplc="676E835A">
      <w:start w:val="1"/>
      <w:numFmt w:val="decimal"/>
      <w:pStyle w:val="Heading3"/>
      <w:lvlText w:val="%1."/>
      <w:lvlJc w:val="left"/>
      <w:pPr>
        <w:ind w:left="360" w:hanging="360"/>
      </w:pPr>
      <w:rPr>
        <w:rFonts w:asciiTheme="majorHAnsi" w:hAnsiTheme="majorHAnsi"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 w15:restartNumberingAfterBreak="0">
    <w:nsid w:val="0C346391"/>
    <w:multiLevelType w:val="hybridMultilevel"/>
    <w:tmpl w:val="F2C6346E"/>
    <w:lvl w:ilvl="0" w:tplc="08070019">
      <w:start w:val="1"/>
      <w:numFmt w:val="low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59084493"/>
    <w:multiLevelType w:val="hybridMultilevel"/>
    <w:tmpl w:val="E002598C"/>
    <w:lvl w:ilvl="0" w:tplc="2000000F">
      <w:start w:val="1"/>
      <w:numFmt w:val="decimal"/>
      <w:lvlText w:val="%1."/>
      <w:lvlJc w:val="left"/>
      <w:pPr>
        <w:ind w:left="360" w:hanging="360"/>
      </w:pPr>
    </w:lvl>
    <w:lvl w:ilvl="1" w:tplc="20000019" w:tentative="1">
      <w:start w:val="1"/>
      <w:numFmt w:val="lowerLetter"/>
      <w:lvlText w:val="%2."/>
      <w:lvlJc w:val="left"/>
      <w:pPr>
        <w:ind w:left="1080" w:hanging="360"/>
      </w:pPr>
    </w:lvl>
    <w:lvl w:ilvl="2" w:tplc="2000001B" w:tentative="1">
      <w:start w:val="1"/>
      <w:numFmt w:val="lowerRoman"/>
      <w:lvlText w:val="%3."/>
      <w:lvlJc w:val="right"/>
      <w:pPr>
        <w:ind w:left="1800" w:hanging="180"/>
      </w:pPr>
    </w:lvl>
    <w:lvl w:ilvl="3" w:tplc="2000000F" w:tentative="1">
      <w:start w:val="1"/>
      <w:numFmt w:val="decimal"/>
      <w:lvlText w:val="%4."/>
      <w:lvlJc w:val="left"/>
      <w:pPr>
        <w:ind w:left="2520" w:hanging="360"/>
      </w:pPr>
    </w:lvl>
    <w:lvl w:ilvl="4" w:tplc="20000019" w:tentative="1">
      <w:start w:val="1"/>
      <w:numFmt w:val="lowerLetter"/>
      <w:lvlText w:val="%5."/>
      <w:lvlJc w:val="left"/>
      <w:pPr>
        <w:ind w:left="3240" w:hanging="360"/>
      </w:pPr>
    </w:lvl>
    <w:lvl w:ilvl="5" w:tplc="2000001B" w:tentative="1">
      <w:start w:val="1"/>
      <w:numFmt w:val="lowerRoman"/>
      <w:lvlText w:val="%6."/>
      <w:lvlJc w:val="right"/>
      <w:pPr>
        <w:ind w:left="3960" w:hanging="180"/>
      </w:pPr>
    </w:lvl>
    <w:lvl w:ilvl="6" w:tplc="2000000F" w:tentative="1">
      <w:start w:val="1"/>
      <w:numFmt w:val="decimal"/>
      <w:lvlText w:val="%7."/>
      <w:lvlJc w:val="left"/>
      <w:pPr>
        <w:ind w:left="4680" w:hanging="360"/>
      </w:pPr>
    </w:lvl>
    <w:lvl w:ilvl="7" w:tplc="20000019" w:tentative="1">
      <w:start w:val="1"/>
      <w:numFmt w:val="lowerLetter"/>
      <w:lvlText w:val="%8."/>
      <w:lvlJc w:val="left"/>
      <w:pPr>
        <w:ind w:left="5400" w:hanging="360"/>
      </w:pPr>
    </w:lvl>
    <w:lvl w:ilvl="8" w:tplc="2000001B" w:tentative="1">
      <w:start w:val="1"/>
      <w:numFmt w:val="lowerRoman"/>
      <w:lvlText w:val="%9."/>
      <w:lvlJc w:val="right"/>
      <w:pPr>
        <w:ind w:left="6120" w:hanging="180"/>
      </w:pPr>
    </w:lvl>
  </w:abstractNum>
  <w:abstractNum w:abstractNumId="3" w15:restartNumberingAfterBreak="0">
    <w:nsid w:val="5D276793"/>
    <w:multiLevelType w:val="hybridMultilevel"/>
    <w:tmpl w:val="61603C0C"/>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 w15:restartNumberingAfterBreak="0">
    <w:nsid w:val="7B5F3E27"/>
    <w:multiLevelType w:val="hybridMultilevel"/>
    <w:tmpl w:val="35066E9C"/>
    <w:lvl w:ilvl="0" w:tplc="70FAC0F4">
      <w:start w:val="1"/>
      <w:numFmt w:val="lowerLetter"/>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4"/>
  </w:num>
  <w:num w:numId="4">
    <w:abstractNumId w:val="0"/>
    <w:lvlOverride w:ilvl="0">
      <w:startOverride w:val="1"/>
    </w:lvlOverride>
  </w:num>
  <w:num w:numId="5">
    <w:abstractNumId w:val="0"/>
    <w:lvlOverride w:ilvl="0">
      <w:startOverride w:val="1"/>
    </w:lvlOverride>
  </w:num>
  <w:num w:numId="6">
    <w:abstractNumId w:val="2"/>
  </w:num>
  <w:num w:numId="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5fr2ttw2d05wfe0xv0ppw9kwp9t099v2f59&quot;&gt;references&lt;record-ids&gt;&lt;item&gt;588&lt;/item&gt;&lt;item&gt;685&lt;/item&gt;&lt;item&gt;791&lt;/item&gt;&lt;item&gt;795&lt;/item&gt;&lt;item&gt;796&lt;/item&gt;&lt;item&gt;797&lt;/item&gt;&lt;item&gt;798&lt;/item&gt;&lt;item&gt;799&lt;/item&gt;&lt;item&gt;800&lt;/item&gt;&lt;item&gt;802&lt;/item&gt;&lt;item&gt;804&lt;/item&gt;&lt;item&gt;828&lt;/item&gt;&lt;item&gt;910&lt;/item&gt;&lt;item&gt;1035&lt;/item&gt;&lt;item&gt;1436&lt;/item&gt;&lt;item&gt;1624&lt;/item&gt;&lt;item&gt;1625&lt;/item&gt;&lt;item&gt;1713&lt;/item&gt;&lt;item&gt;1728&lt;/item&gt;&lt;item&gt;1840&lt;/item&gt;&lt;item&gt;1841&lt;/item&gt;&lt;item&gt;1943&lt;/item&gt;&lt;item&gt;2061&lt;/item&gt;&lt;item&gt;2063&lt;/item&gt;&lt;item&gt;2166&lt;/item&gt;&lt;item&gt;2270&lt;/item&gt;&lt;item&gt;2333&lt;/item&gt;&lt;item&gt;2461&lt;/item&gt;&lt;item&gt;3071&lt;/item&gt;&lt;item&gt;3270&lt;/item&gt;&lt;item&gt;3388&lt;/item&gt;&lt;item&gt;3718&lt;/item&gt;&lt;item&gt;3956&lt;/item&gt;&lt;item&gt;3959&lt;/item&gt;&lt;item&gt;3973&lt;/item&gt;&lt;item&gt;3975&lt;/item&gt;&lt;item&gt;3977&lt;/item&gt;&lt;item&gt;3978&lt;/item&gt;&lt;item&gt;3984&lt;/item&gt;&lt;item&gt;3986&lt;/item&gt;&lt;item&gt;3988&lt;/item&gt;&lt;item&gt;4007&lt;/item&gt;&lt;item&gt;4012&lt;/item&gt;&lt;item&gt;4013&lt;/item&gt;&lt;item&gt;4015&lt;/item&gt;&lt;item&gt;4017&lt;/item&gt;&lt;item&gt;4034&lt;/item&gt;&lt;item&gt;4037&lt;/item&gt;&lt;item&gt;4038&lt;/item&gt;&lt;item&gt;4041&lt;/item&gt;&lt;item&gt;4044&lt;/item&gt;&lt;item&gt;4046&lt;/item&gt;&lt;item&gt;4049&lt;/item&gt;&lt;item&gt;4059&lt;/item&gt;&lt;item&gt;4098&lt;/item&gt;&lt;item&gt;4099&lt;/item&gt;&lt;item&gt;4111&lt;/item&gt;&lt;item&gt;4114&lt;/item&gt;&lt;item&gt;4115&lt;/item&gt;&lt;item&gt;4116&lt;/item&gt;&lt;item&gt;4117&lt;/item&gt;&lt;item&gt;4135&lt;/item&gt;&lt;item&gt;4205&lt;/item&gt;&lt;item&gt;4323&lt;/item&gt;&lt;item&gt;4324&lt;/item&gt;&lt;item&gt;4325&lt;/item&gt;&lt;item&gt;4326&lt;/item&gt;&lt;item&gt;4338&lt;/item&gt;&lt;item&gt;4339&lt;/item&gt;&lt;item&gt;4341&lt;/item&gt;&lt;item&gt;4342&lt;/item&gt;&lt;item&gt;4343&lt;/item&gt;&lt;item&gt;4344&lt;/item&gt;&lt;item&gt;4345&lt;/item&gt;&lt;item&gt;4346&lt;/item&gt;&lt;item&gt;4347&lt;/item&gt;&lt;item&gt;4348&lt;/item&gt;&lt;item&gt;4349&lt;/item&gt;&lt;item&gt;4350&lt;/item&gt;&lt;item&gt;4351&lt;/item&gt;&lt;item&gt;4352&lt;/item&gt;&lt;item&gt;4353&lt;/item&gt;&lt;item&gt;4354&lt;/item&gt;&lt;item&gt;4355&lt;/item&gt;&lt;item&gt;4356&lt;/item&gt;&lt;item&gt;4357&lt;/item&gt;&lt;item&gt;4358&lt;/item&gt;&lt;item&gt;4361&lt;/item&gt;&lt;item&gt;4601&lt;/item&gt;&lt;item&gt;5268&lt;/item&gt;&lt;item&gt;5292&lt;/item&gt;&lt;item&gt;5307&lt;/item&gt;&lt;item&gt;5310&lt;/item&gt;&lt;item&gt;5316&lt;/item&gt;&lt;item&gt;5325&lt;/item&gt;&lt;item&gt;5394&lt;/item&gt;&lt;item&gt;5440&lt;/item&gt;&lt;item&gt;5446&lt;/item&gt;&lt;item&gt;5448&lt;/item&gt;&lt;/record-ids&gt;&lt;/item&gt;&lt;/Libraries&gt;"/>
    <w:docVar w:name="REFMGR.Libraries" w:val="&lt;ENLibraries&gt;&lt;Libraries&gt;&lt;item&gt;references&lt;/item&gt;&lt;/Libraries&gt;&lt;/ENLibraries&gt;"/>
  </w:docVars>
  <w:rsids>
    <w:rsidRoot w:val="00630B65"/>
    <w:rsid w:val="00020572"/>
    <w:rsid w:val="000601BF"/>
    <w:rsid w:val="00080D22"/>
    <w:rsid w:val="0008482B"/>
    <w:rsid w:val="000923AA"/>
    <w:rsid w:val="00097680"/>
    <w:rsid w:val="000B57F6"/>
    <w:rsid w:val="000F51F1"/>
    <w:rsid w:val="00110A86"/>
    <w:rsid w:val="00165575"/>
    <w:rsid w:val="00172E3F"/>
    <w:rsid w:val="00192410"/>
    <w:rsid w:val="001A3C61"/>
    <w:rsid w:val="001C09F4"/>
    <w:rsid w:val="001D789F"/>
    <w:rsid w:val="001E3CFC"/>
    <w:rsid w:val="001F48BB"/>
    <w:rsid w:val="002079C3"/>
    <w:rsid w:val="00213B33"/>
    <w:rsid w:val="00215A3D"/>
    <w:rsid w:val="00223D6B"/>
    <w:rsid w:val="0022585A"/>
    <w:rsid w:val="00230876"/>
    <w:rsid w:val="0024128A"/>
    <w:rsid w:val="00272FD8"/>
    <w:rsid w:val="002776BA"/>
    <w:rsid w:val="002910B4"/>
    <w:rsid w:val="002A2066"/>
    <w:rsid w:val="002A298D"/>
    <w:rsid w:val="002E3AC8"/>
    <w:rsid w:val="002F4A6A"/>
    <w:rsid w:val="00316F85"/>
    <w:rsid w:val="003226AA"/>
    <w:rsid w:val="00333406"/>
    <w:rsid w:val="00391931"/>
    <w:rsid w:val="003A637D"/>
    <w:rsid w:val="003C5AC7"/>
    <w:rsid w:val="003E09AF"/>
    <w:rsid w:val="003E220E"/>
    <w:rsid w:val="00404E77"/>
    <w:rsid w:val="00406024"/>
    <w:rsid w:val="00413F13"/>
    <w:rsid w:val="00436134"/>
    <w:rsid w:val="00442474"/>
    <w:rsid w:val="00444304"/>
    <w:rsid w:val="00452008"/>
    <w:rsid w:val="0047467F"/>
    <w:rsid w:val="00481828"/>
    <w:rsid w:val="0048660D"/>
    <w:rsid w:val="00490D8E"/>
    <w:rsid w:val="004965A8"/>
    <w:rsid w:val="004E41F0"/>
    <w:rsid w:val="004E6A53"/>
    <w:rsid w:val="005032D4"/>
    <w:rsid w:val="00505415"/>
    <w:rsid w:val="005212C2"/>
    <w:rsid w:val="00585A0A"/>
    <w:rsid w:val="005A5E58"/>
    <w:rsid w:val="005B2014"/>
    <w:rsid w:val="005B57A7"/>
    <w:rsid w:val="005C315A"/>
    <w:rsid w:val="005C6193"/>
    <w:rsid w:val="005D500F"/>
    <w:rsid w:val="00630B65"/>
    <w:rsid w:val="00636CCE"/>
    <w:rsid w:val="006559F5"/>
    <w:rsid w:val="006832E8"/>
    <w:rsid w:val="006B0227"/>
    <w:rsid w:val="007134D6"/>
    <w:rsid w:val="00734ABE"/>
    <w:rsid w:val="00746667"/>
    <w:rsid w:val="00750E9A"/>
    <w:rsid w:val="00803597"/>
    <w:rsid w:val="008F4A87"/>
    <w:rsid w:val="008F5D42"/>
    <w:rsid w:val="00913826"/>
    <w:rsid w:val="00924006"/>
    <w:rsid w:val="009B42C0"/>
    <w:rsid w:val="009C22C6"/>
    <w:rsid w:val="009D72F7"/>
    <w:rsid w:val="00A267A8"/>
    <w:rsid w:val="00A30544"/>
    <w:rsid w:val="00A3102F"/>
    <w:rsid w:val="00A331A6"/>
    <w:rsid w:val="00A62C6E"/>
    <w:rsid w:val="00AD3F91"/>
    <w:rsid w:val="00AE663D"/>
    <w:rsid w:val="00B263B4"/>
    <w:rsid w:val="00B76C99"/>
    <w:rsid w:val="00BC5B35"/>
    <w:rsid w:val="00BC758C"/>
    <w:rsid w:val="00BD2521"/>
    <w:rsid w:val="00C10771"/>
    <w:rsid w:val="00C20F58"/>
    <w:rsid w:val="00CA1250"/>
    <w:rsid w:val="00CE6024"/>
    <w:rsid w:val="00CF30D4"/>
    <w:rsid w:val="00D1071B"/>
    <w:rsid w:val="00D670E2"/>
    <w:rsid w:val="00D72BF0"/>
    <w:rsid w:val="00D77FDC"/>
    <w:rsid w:val="00D878AA"/>
    <w:rsid w:val="00DA276A"/>
    <w:rsid w:val="00DF051D"/>
    <w:rsid w:val="00DF3753"/>
    <w:rsid w:val="00DF6CB3"/>
    <w:rsid w:val="00E37CA3"/>
    <w:rsid w:val="00E42425"/>
    <w:rsid w:val="00E453D7"/>
    <w:rsid w:val="00E75122"/>
    <w:rsid w:val="00E8013C"/>
    <w:rsid w:val="00E873EA"/>
    <w:rsid w:val="00EB52DC"/>
    <w:rsid w:val="00EC229A"/>
    <w:rsid w:val="00ED0E52"/>
    <w:rsid w:val="00F1336D"/>
    <w:rsid w:val="00F72926"/>
    <w:rsid w:val="00F9603B"/>
    <w:rsid w:val="00F97689"/>
    <w:rsid w:val="00FC19B3"/>
    <w:rsid w:val="00FE228C"/>
    <w:rsid w:val="00FE26A0"/>
    <w:rsid w:val="00FF664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F5A9154"/>
  <w15:docId w15:val="{0788BF7B-B472-4FBD-B657-4CC85CA281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467F"/>
  </w:style>
  <w:style w:type="paragraph" w:styleId="Heading1">
    <w:name w:val="heading 1"/>
    <w:basedOn w:val="Normal"/>
    <w:next w:val="Normal"/>
    <w:link w:val="Heading1Char"/>
    <w:uiPriority w:val="9"/>
    <w:qFormat/>
    <w:rsid w:val="0047467F"/>
    <w:pPr>
      <w:spacing w:before="480" w:after="0"/>
      <w:contextualSpacing/>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47467F"/>
    <w:p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22585A"/>
    <w:pPr>
      <w:numPr>
        <w:numId w:val="2"/>
      </w:numPr>
      <w:spacing w:before="200" w:after="0" w:line="271" w:lineRule="auto"/>
      <w:jc w:val="both"/>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unhideWhenUsed/>
    <w:qFormat/>
    <w:rsid w:val="00CE6024"/>
    <w:pPr>
      <w:spacing w:after="0" w:line="240" w:lineRule="auto"/>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9"/>
    <w:semiHidden/>
    <w:unhideWhenUsed/>
    <w:qFormat/>
    <w:rsid w:val="0047467F"/>
    <w:pPr>
      <w:spacing w:before="200" w:after="0"/>
      <w:outlineLvl w:val="4"/>
    </w:pPr>
    <w:rPr>
      <w:rFonts w:asciiTheme="majorHAnsi" w:eastAsiaTheme="majorEastAsia" w:hAnsiTheme="majorHAnsi" w:cstheme="majorBidi"/>
      <w:b/>
      <w:bCs/>
      <w:color w:val="7F7F7F" w:themeColor="text1" w:themeTint="80"/>
    </w:rPr>
  </w:style>
  <w:style w:type="paragraph" w:styleId="Heading6">
    <w:name w:val="heading 6"/>
    <w:basedOn w:val="Normal"/>
    <w:next w:val="Normal"/>
    <w:link w:val="Heading6Char"/>
    <w:uiPriority w:val="9"/>
    <w:semiHidden/>
    <w:unhideWhenUsed/>
    <w:qFormat/>
    <w:rsid w:val="0047467F"/>
    <w:pPr>
      <w:spacing w:after="0" w:line="271" w:lineRule="auto"/>
      <w:outlineLvl w:val="5"/>
    </w:pPr>
    <w:rPr>
      <w:rFonts w:asciiTheme="majorHAnsi" w:eastAsiaTheme="majorEastAsia" w:hAnsiTheme="majorHAnsi" w:cstheme="majorBidi"/>
      <w:b/>
      <w:bCs/>
      <w:i/>
      <w:iCs/>
      <w:color w:val="7F7F7F" w:themeColor="text1" w:themeTint="80"/>
    </w:rPr>
  </w:style>
  <w:style w:type="paragraph" w:styleId="Heading7">
    <w:name w:val="heading 7"/>
    <w:basedOn w:val="Normal"/>
    <w:next w:val="Normal"/>
    <w:link w:val="Heading7Char"/>
    <w:uiPriority w:val="9"/>
    <w:semiHidden/>
    <w:unhideWhenUsed/>
    <w:qFormat/>
    <w:rsid w:val="0047467F"/>
    <w:pPr>
      <w:spacing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47467F"/>
    <w:pPr>
      <w:spacing w:after="0"/>
      <w:outlineLvl w:val="7"/>
    </w:pPr>
    <w:rPr>
      <w:rFonts w:asciiTheme="majorHAnsi" w:eastAsiaTheme="majorEastAsia" w:hAnsiTheme="majorHAnsi" w:cstheme="majorBidi"/>
      <w:sz w:val="20"/>
      <w:szCs w:val="20"/>
    </w:rPr>
  </w:style>
  <w:style w:type="paragraph" w:styleId="Heading9">
    <w:name w:val="heading 9"/>
    <w:basedOn w:val="Normal"/>
    <w:next w:val="Normal"/>
    <w:link w:val="Heading9Char"/>
    <w:uiPriority w:val="9"/>
    <w:semiHidden/>
    <w:unhideWhenUsed/>
    <w:qFormat/>
    <w:rsid w:val="0047467F"/>
    <w:pPr>
      <w:spacing w:after="0"/>
      <w:outlineLvl w:val="8"/>
    </w:pPr>
    <w:rPr>
      <w:rFonts w:asciiTheme="majorHAnsi" w:eastAsiaTheme="majorEastAsia" w:hAnsiTheme="majorHAnsi" w:cstheme="majorBidi"/>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630B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A5E58"/>
    <w:pPr>
      <w:spacing w:before="100" w:beforeAutospacing="1" w:after="100" w:afterAutospacing="1" w:line="240" w:lineRule="auto"/>
    </w:pPr>
    <w:rPr>
      <w:rFonts w:ascii="Times New Roman" w:hAnsi="Times New Roman" w:cs="Times New Roman"/>
      <w:sz w:val="24"/>
      <w:szCs w:val="24"/>
      <w:lang w:eastAsia="en-GB"/>
    </w:rPr>
  </w:style>
  <w:style w:type="paragraph" w:customStyle="1" w:styleId="EndNoteBibliographyTitle">
    <w:name w:val="EndNote Bibliography Title"/>
    <w:basedOn w:val="Normal"/>
    <w:link w:val="EndNoteBibliographyTitleChar"/>
    <w:rsid w:val="005A5E5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5A5E58"/>
    <w:rPr>
      <w:rFonts w:ascii="Calibri" w:hAnsi="Calibri" w:cs="Calibri"/>
      <w:noProof/>
      <w:lang w:val="en-US"/>
    </w:rPr>
  </w:style>
  <w:style w:type="paragraph" w:customStyle="1" w:styleId="EndNoteBibliography">
    <w:name w:val="EndNote Bibliography"/>
    <w:basedOn w:val="Normal"/>
    <w:link w:val="EndNoteBibliographyChar"/>
    <w:rsid w:val="005A5E5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5A5E58"/>
    <w:rPr>
      <w:rFonts w:ascii="Calibri" w:hAnsi="Calibri" w:cs="Calibri"/>
      <w:noProof/>
      <w:lang w:val="en-US"/>
    </w:rPr>
  </w:style>
  <w:style w:type="paragraph" w:styleId="BalloonText">
    <w:name w:val="Balloon Text"/>
    <w:basedOn w:val="Normal"/>
    <w:link w:val="BalloonTextChar"/>
    <w:uiPriority w:val="99"/>
    <w:semiHidden/>
    <w:unhideWhenUsed/>
    <w:rsid w:val="005032D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032D4"/>
    <w:rPr>
      <w:rFonts w:ascii="Tahoma" w:hAnsi="Tahoma" w:cs="Tahoma"/>
      <w:sz w:val="16"/>
      <w:szCs w:val="16"/>
    </w:rPr>
  </w:style>
  <w:style w:type="character" w:customStyle="1" w:styleId="Heading2Char">
    <w:name w:val="Heading 2 Char"/>
    <w:basedOn w:val="DefaultParagraphFont"/>
    <w:link w:val="Heading2"/>
    <w:uiPriority w:val="9"/>
    <w:rsid w:val="0047467F"/>
    <w:rPr>
      <w:rFonts w:asciiTheme="majorHAnsi" w:eastAsiaTheme="majorEastAsia" w:hAnsiTheme="majorHAnsi" w:cstheme="majorBidi"/>
      <w:b/>
      <w:bCs/>
      <w:sz w:val="26"/>
      <w:szCs w:val="26"/>
    </w:rPr>
  </w:style>
  <w:style w:type="paragraph" w:styleId="ListParagraph">
    <w:name w:val="List Paragraph"/>
    <w:basedOn w:val="Normal"/>
    <w:uiPriority w:val="34"/>
    <w:qFormat/>
    <w:rsid w:val="0047467F"/>
    <w:pPr>
      <w:ind w:left="720"/>
      <w:contextualSpacing/>
    </w:pPr>
  </w:style>
  <w:style w:type="character" w:customStyle="1" w:styleId="Heading1Char">
    <w:name w:val="Heading 1 Char"/>
    <w:basedOn w:val="DefaultParagraphFont"/>
    <w:link w:val="Heading1"/>
    <w:uiPriority w:val="9"/>
    <w:rsid w:val="0047467F"/>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rsid w:val="0022585A"/>
    <w:rPr>
      <w:rFonts w:asciiTheme="majorHAnsi" w:eastAsiaTheme="majorEastAsia" w:hAnsiTheme="majorHAnsi" w:cstheme="majorBidi"/>
      <w:b/>
      <w:bCs/>
    </w:rPr>
  </w:style>
  <w:style w:type="character" w:customStyle="1" w:styleId="Heading4Char">
    <w:name w:val="Heading 4 Char"/>
    <w:basedOn w:val="DefaultParagraphFont"/>
    <w:link w:val="Heading4"/>
    <w:uiPriority w:val="9"/>
    <w:rsid w:val="00CE6024"/>
    <w:rPr>
      <w:rFonts w:asciiTheme="majorHAnsi" w:eastAsiaTheme="majorEastAsia" w:hAnsiTheme="majorHAnsi" w:cstheme="majorBidi"/>
      <w:b/>
      <w:bCs/>
      <w:i/>
      <w:iCs/>
    </w:rPr>
  </w:style>
  <w:style w:type="character" w:customStyle="1" w:styleId="Heading5Char">
    <w:name w:val="Heading 5 Char"/>
    <w:basedOn w:val="DefaultParagraphFont"/>
    <w:link w:val="Heading5"/>
    <w:uiPriority w:val="9"/>
    <w:semiHidden/>
    <w:rsid w:val="0047467F"/>
    <w:rPr>
      <w:rFonts w:asciiTheme="majorHAnsi" w:eastAsiaTheme="majorEastAsia" w:hAnsiTheme="majorHAnsi" w:cstheme="majorBidi"/>
      <w:b/>
      <w:bCs/>
      <w:color w:val="7F7F7F" w:themeColor="text1" w:themeTint="80"/>
    </w:rPr>
  </w:style>
  <w:style w:type="character" w:customStyle="1" w:styleId="Heading6Char">
    <w:name w:val="Heading 6 Char"/>
    <w:basedOn w:val="DefaultParagraphFont"/>
    <w:link w:val="Heading6"/>
    <w:uiPriority w:val="9"/>
    <w:semiHidden/>
    <w:rsid w:val="0047467F"/>
    <w:rPr>
      <w:rFonts w:asciiTheme="majorHAnsi" w:eastAsiaTheme="majorEastAsia" w:hAnsiTheme="majorHAnsi" w:cstheme="majorBidi"/>
      <w:b/>
      <w:bCs/>
      <w:i/>
      <w:iCs/>
      <w:color w:val="7F7F7F" w:themeColor="text1" w:themeTint="80"/>
    </w:rPr>
  </w:style>
  <w:style w:type="character" w:customStyle="1" w:styleId="Heading7Char">
    <w:name w:val="Heading 7 Char"/>
    <w:basedOn w:val="DefaultParagraphFont"/>
    <w:link w:val="Heading7"/>
    <w:uiPriority w:val="9"/>
    <w:semiHidden/>
    <w:rsid w:val="0047467F"/>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47467F"/>
    <w:rPr>
      <w:rFonts w:asciiTheme="majorHAnsi" w:eastAsiaTheme="majorEastAsia" w:hAnsiTheme="majorHAnsi" w:cstheme="majorBidi"/>
      <w:sz w:val="20"/>
      <w:szCs w:val="20"/>
    </w:rPr>
  </w:style>
  <w:style w:type="character" w:customStyle="1" w:styleId="Heading9Char">
    <w:name w:val="Heading 9 Char"/>
    <w:basedOn w:val="DefaultParagraphFont"/>
    <w:link w:val="Heading9"/>
    <w:uiPriority w:val="9"/>
    <w:semiHidden/>
    <w:rsid w:val="0047467F"/>
    <w:rPr>
      <w:rFonts w:asciiTheme="majorHAnsi" w:eastAsiaTheme="majorEastAsia" w:hAnsiTheme="majorHAnsi" w:cstheme="majorBidi"/>
      <w:i/>
      <w:iCs/>
      <w:spacing w:val="5"/>
      <w:sz w:val="20"/>
      <w:szCs w:val="20"/>
    </w:rPr>
  </w:style>
  <w:style w:type="paragraph" w:styleId="Title">
    <w:name w:val="Title"/>
    <w:basedOn w:val="Normal"/>
    <w:next w:val="Normal"/>
    <w:link w:val="TitleChar"/>
    <w:uiPriority w:val="10"/>
    <w:qFormat/>
    <w:rsid w:val="0047467F"/>
    <w:pPr>
      <w:pBdr>
        <w:bottom w:val="single" w:sz="4" w:space="1" w:color="auto"/>
      </w:pBdr>
      <w:spacing w:line="240" w:lineRule="auto"/>
      <w:contextualSpacing/>
    </w:pPr>
    <w:rPr>
      <w:rFonts w:asciiTheme="majorHAnsi" w:eastAsiaTheme="majorEastAsia" w:hAnsiTheme="majorHAnsi" w:cstheme="majorBidi"/>
      <w:spacing w:val="5"/>
      <w:sz w:val="52"/>
      <w:szCs w:val="52"/>
    </w:rPr>
  </w:style>
  <w:style w:type="character" w:customStyle="1" w:styleId="TitleChar">
    <w:name w:val="Title Char"/>
    <w:basedOn w:val="DefaultParagraphFont"/>
    <w:link w:val="Title"/>
    <w:uiPriority w:val="10"/>
    <w:rsid w:val="0047467F"/>
    <w:rPr>
      <w:rFonts w:asciiTheme="majorHAnsi" w:eastAsiaTheme="majorEastAsia" w:hAnsiTheme="majorHAnsi" w:cstheme="majorBidi"/>
      <w:spacing w:val="5"/>
      <w:sz w:val="52"/>
      <w:szCs w:val="52"/>
    </w:rPr>
  </w:style>
  <w:style w:type="paragraph" w:styleId="Subtitle">
    <w:name w:val="Subtitle"/>
    <w:basedOn w:val="Normal"/>
    <w:next w:val="Normal"/>
    <w:link w:val="SubtitleChar"/>
    <w:uiPriority w:val="11"/>
    <w:qFormat/>
    <w:rsid w:val="0047467F"/>
    <w:pPr>
      <w:spacing w:after="600"/>
    </w:pPr>
    <w:rPr>
      <w:rFonts w:asciiTheme="majorHAnsi" w:eastAsiaTheme="majorEastAsia" w:hAnsiTheme="majorHAnsi" w:cstheme="majorBidi"/>
      <w:i/>
      <w:iCs/>
      <w:spacing w:val="13"/>
      <w:sz w:val="24"/>
      <w:szCs w:val="24"/>
    </w:rPr>
  </w:style>
  <w:style w:type="character" w:customStyle="1" w:styleId="SubtitleChar">
    <w:name w:val="Subtitle Char"/>
    <w:basedOn w:val="DefaultParagraphFont"/>
    <w:link w:val="Subtitle"/>
    <w:uiPriority w:val="11"/>
    <w:rsid w:val="0047467F"/>
    <w:rPr>
      <w:rFonts w:asciiTheme="majorHAnsi" w:eastAsiaTheme="majorEastAsia" w:hAnsiTheme="majorHAnsi" w:cstheme="majorBidi"/>
      <w:i/>
      <w:iCs/>
      <w:spacing w:val="13"/>
      <w:sz w:val="24"/>
      <w:szCs w:val="24"/>
    </w:rPr>
  </w:style>
  <w:style w:type="character" w:styleId="Strong">
    <w:name w:val="Strong"/>
    <w:uiPriority w:val="22"/>
    <w:qFormat/>
    <w:rsid w:val="0047467F"/>
    <w:rPr>
      <w:b/>
      <w:bCs/>
    </w:rPr>
  </w:style>
  <w:style w:type="character" w:styleId="Emphasis">
    <w:name w:val="Emphasis"/>
    <w:uiPriority w:val="20"/>
    <w:qFormat/>
    <w:rsid w:val="0047467F"/>
    <w:rPr>
      <w:b/>
      <w:bCs/>
      <w:i/>
      <w:iCs/>
      <w:spacing w:val="10"/>
      <w:bdr w:val="none" w:sz="0" w:space="0" w:color="auto"/>
      <w:shd w:val="clear" w:color="auto" w:fill="auto"/>
    </w:rPr>
  </w:style>
  <w:style w:type="paragraph" w:styleId="NoSpacing">
    <w:name w:val="No Spacing"/>
    <w:basedOn w:val="Normal"/>
    <w:uiPriority w:val="1"/>
    <w:qFormat/>
    <w:rsid w:val="0047467F"/>
    <w:pPr>
      <w:spacing w:after="0" w:line="240" w:lineRule="auto"/>
    </w:pPr>
  </w:style>
  <w:style w:type="paragraph" w:styleId="Quote">
    <w:name w:val="Quote"/>
    <w:basedOn w:val="Normal"/>
    <w:next w:val="Normal"/>
    <w:link w:val="QuoteChar"/>
    <w:uiPriority w:val="29"/>
    <w:qFormat/>
    <w:rsid w:val="0047467F"/>
    <w:pPr>
      <w:spacing w:before="200" w:after="0"/>
      <w:ind w:left="360" w:right="360"/>
    </w:pPr>
    <w:rPr>
      <w:i/>
      <w:iCs/>
    </w:rPr>
  </w:style>
  <w:style w:type="character" w:customStyle="1" w:styleId="QuoteChar">
    <w:name w:val="Quote Char"/>
    <w:basedOn w:val="DefaultParagraphFont"/>
    <w:link w:val="Quote"/>
    <w:uiPriority w:val="29"/>
    <w:rsid w:val="0047467F"/>
    <w:rPr>
      <w:i/>
      <w:iCs/>
    </w:rPr>
  </w:style>
  <w:style w:type="paragraph" w:styleId="IntenseQuote">
    <w:name w:val="Intense Quote"/>
    <w:basedOn w:val="Normal"/>
    <w:next w:val="Normal"/>
    <w:link w:val="IntenseQuoteChar"/>
    <w:uiPriority w:val="30"/>
    <w:qFormat/>
    <w:rsid w:val="0047467F"/>
    <w:pPr>
      <w:pBdr>
        <w:bottom w:val="single" w:sz="4" w:space="1" w:color="auto"/>
      </w:pBdr>
      <w:spacing w:before="200" w:after="280"/>
      <w:ind w:left="1008" w:right="1152"/>
      <w:jc w:val="both"/>
    </w:pPr>
    <w:rPr>
      <w:b/>
      <w:bCs/>
      <w:i/>
      <w:iCs/>
    </w:rPr>
  </w:style>
  <w:style w:type="character" w:customStyle="1" w:styleId="IntenseQuoteChar">
    <w:name w:val="Intense Quote Char"/>
    <w:basedOn w:val="DefaultParagraphFont"/>
    <w:link w:val="IntenseQuote"/>
    <w:uiPriority w:val="30"/>
    <w:rsid w:val="0047467F"/>
    <w:rPr>
      <w:b/>
      <w:bCs/>
      <w:i/>
      <w:iCs/>
    </w:rPr>
  </w:style>
  <w:style w:type="character" w:styleId="SubtleEmphasis">
    <w:name w:val="Subtle Emphasis"/>
    <w:uiPriority w:val="19"/>
    <w:qFormat/>
    <w:rsid w:val="0047467F"/>
    <w:rPr>
      <w:i/>
      <w:iCs/>
    </w:rPr>
  </w:style>
  <w:style w:type="character" w:styleId="IntenseEmphasis">
    <w:name w:val="Intense Emphasis"/>
    <w:uiPriority w:val="21"/>
    <w:qFormat/>
    <w:rsid w:val="0047467F"/>
    <w:rPr>
      <w:b/>
      <w:bCs/>
    </w:rPr>
  </w:style>
  <w:style w:type="character" w:styleId="SubtleReference">
    <w:name w:val="Subtle Reference"/>
    <w:uiPriority w:val="31"/>
    <w:qFormat/>
    <w:rsid w:val="0047467F"/>
    <w:rPr>
      <w:smallCaps/>
    </w:rPr>
  </w:style>
  <w:style w:type="character" w:styleId="IntenseReference">
    <w:name w:val="Intense Reference"/>
    <w:uiPriority w:val="32"/>
    <w:qFormat/>
    <w:rsid w:val="0047467F"/>
    <w:rPr>
      <w:smallCaps/>
      <w:spacing w:val="5"/>
      <w:u w:val="single"/>
    </w:rPr>
  </w:style>
  <w:style w:type="character" w:styleId="BookTitle">
    <w:name w:val="Book Title"/>
    <w:uiPriority w:val="33"/>
    <w:qFormat/>
    <w:rsid w:val="0047467F"/>
    <w:rPr>
      <w:i/>
      <w:iCs/>
      <w:smallCaps/>
      <w:spacing w:val="5"/>
    </w:rPr>
  </w:style>
  <w:style w:type="paragraph" w:styleId="TOCHeading">
    <w:name w:val="TOC Heading"/>
    <w:basedOn w:val="Heading1"/>
    <w:next w:val="Normal"/>
    <w:uiPriority w:val="39"/>
    <w:semiHidden/>
    <w:unhideWhenUsed/>
    <w:qFormat/>
    <w:rsid w:val="0047467F"/>
    <w:pPr>
      <w:outlineLvl w:val="9"/>
    </w:pPr>
    <w:rPr>
      <w:lang w:bidi="en-US"/>
    </w:rPr>
  </w:style>
  <w:style w:type="table" w:customStyle="1" w:styleId="TableGrid1">
    <w:name w:val="Table Grid1"/>
    <w:basedOn w:val="TableNormal"/>
    <w:next w:val="TableGrid"/>
    <w:uiPriority w:val="59"/>
    <w:rsid w:val="00DF6CB3"/>
    <w:pPr>
      <w:spacing w:after="0" w:line="240" w:lineRule="auto"/>
    </w:pPr>
    <w:rPr>
      <w:rFonts w:eastAsia="MS Mincho"/>
      <w:lang w:val="en-AU"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192410"/>
    <w:rPr>
      <w:color w:val="0000FF"/>
      <w:u w:val="single"/>
    </w:rPr>
  </w:style>
  <w:style w:type="character" w:customStyle="1" w:styleId="block">
    <w:name w:val="block"/>
    <w:basedOn w:val="DefaultParagraphFont"/>
    <w:rsid w:val="00192410"/>
  </w:style>
  <w:style w:type="character" w:styleId="CommentReference">
    <w:name w:val="annotation reference"/>
    <w:basedOn w:val="DefaultParagraphFont"/>
    <w:uiPriority w:val="99"/>
    <w:semiHidden/>
    <w:unhideWhenUsed/>
    <w:rsid w:val="00CA1250"/>
    <w:rPr>
      <w:sz w:val="16"/>
      <w:szCs w:val="16"/>
    </w:rPr>
  </w:style>
  <w:style w:type="paragraph" w:styleId="CommentText">
    <w:name w:val="annotation text"/>
    <w:basedOn w:val="Normal"/>
    <w:link w:val="CommentTextChar"/>
    <w:uiPriority w:val="99"/>
    <w:semiHidden/>
    <w:unhideWhenUsed/>
    <w:rsid w:val="00CA1250"/>
    <w:pPr>
      <w:spacing w:line="240" w:lineRule="auto"/>
    </w:pPr>
    <w:rPr>
      <w:sz w:val="20"/>
      <w:szCs w:val="20"/>
    </w:rPr>
  </w:style>
  <w:style w:type="character" w:customStyle="1" w:styleId="CommentTextChar">
    <w:name w:val="Comment Text Char"/>
    <w:basedOn w:val="DefaultParagraphFont"/>
    <w:link w:val="CommentText"/>
    <w:uiPriority w:val="99"/>
    <w:semiHidden/>
    <w:rsid w:val="00CA1250"/>
    <w:rPr>
      <w:sz w:val="20"/>
      <w:szCs w:val="20"/>
    </w:rPr>
  </w:style>
  <w:style w:type="paragraph" w:styleId="CommentSubject">
    <w:name w:val="annotation subject"/>
    <w:basedOn w:val="CommentText"/>
    <w:next w:val="CommentText"/>
    <w:link w:val="CommentSubjectChar"/>
    <w:uiPriority w:val="99"/>
    <w:semiHidden/>
    <w:unhideWhenUsed/>
    <w:rsid w:val="00CA1250"/>
    <w:rPr>
      <w:b/>
      <w:bCs/>
    </w:rPr>
  </w:style>
  <w:style w:type="character" w:customStyle="1" w:styleId="CommentSubjectChar">
    <w:name w:val="Comment Subject Char"/>
    <w:basedOn w:val="CommentTextChar"/>
    <w:link w:val="CommentSubject"/>
    <w:uiPriority w:val="99"/>
    <w:semiHidden/>
    <w:rsid w:val="00CA1250"/>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460749">
      <w:bodyDiv w:val="1"/>
      <w:marLeft w:val="0"/>
      <w:marRight w:val="0"/>
      <w:marTop w:val="0"/>
      <w:marBottom w:val="0"/>
      <w:divBdr>
        <w:top w:val="none" w:sz="0" w:space="0" w:color="auto"/>
        <w:left w:val="none" w:sz="0" w:space="0" w:color="auto"/>
        <w:bottom w:val="none" w:sz="0" w:space="0" w:color="auto"/>
        <w:right w:val="none" w:sz="0" w:space="0" w:color="auto"/>
      </w:divBdr>
    </w:div>
    <w:div w:id="292442404">
      <w:bodyDiv w:val="1"/>
      <w:marLeft w:val="0"/>
      <w:marRight w:val="0"/>
      <w:marTop w:val="0"/>
      <w:marBottom w:val="0"/>
      <w:divBdr>
        <w:top w:val="none" w:sz="0" w:space="0" w:color="auto"/>
        <w:left w:val="none" w:sz="0" w:space="0" w:color="auto"/>
        <w:bottom w:val="none" w:sz="0" w:space="0" w:color="auto"/>
        <w:right w:val="none" w:sz="0" w:space="0" w:color="auto"/>
      </w:divBdr>
    </w:div>
    <w:div w:id="348989450">
      <w:bodyDiv w:val="1"/>
      <w:marLeft w:val="0"/>
      <w:marRight w:val="0"/>
      <w:marTop w:val="0"/>
      <w:marBottom w:val="0"/>
      <w:divBdr>
        <w:top w:val="none" w:sz="0" w:space="0" w:color="auto"/>
        <w:left w:val="none" w:sz="0" w:space="0" w:color="auto"/>
        <w:bottom w:val="none" w:sz="0" w:space="0" w:color="auto"/>
        <w:right w:val="none" w:sz="0" w:space="0" w:color="auto"/>
      </w:divBdr>
    </w:div>
    <w:div w:id="2005160472">
      <w:bodyDiv w:val="1"/>
      <w:marLeft w:val="0"/>
      <w:marRight w:val="0"/>
      <w:marTop w:val="0"/>
      <w:marBottom w:val="0"/>
      <w:divBdr>
        <w:top w:val="none" w:sz="0" w:space="0" w:color="auto"/>
        <w:left w:val="none" w:sz="0" w:space="0" w:color="auto"/>
        <w:bottom w:val="none" w:sz="0" w:space="0" w:color="auto"/>
        <w:right w:val="none" w:sz="0" w:space="0" w:color="auto"/>
      </w:divBdr>
      <w:divsChild>
        <w:div w:id="189800520">
          <w:marLeft w:val="0"/>
          <w:marRight w:val="0"/>
          <w:marTop w:val="0"/>
          <w:marBottom w:val="0"/>
          <w:divBdr>
            <w:top w:val="none" w:sz="0" w:space="0" w:color="auto"/>
            <w:left w:val="none" w:sz="0" w:space="0" w:color="auto"/>
            <w:bottom w:val="none" w:sz="0" w:space="0" w:color="auto"/>
            <w:right w:val="none" w:sz="0" w:space="0" w:color="auto"/>
          </w:divBdr>
        </w:div>
        <w:div w:id="1852261055">
          <w:marLeft w:val="0"/>
          <w:marRight w:val="0"/>
          <w:marTop w:val="0"/>
          <w:marBottom w:val="0"/>
          <w:divBdr>
            <w:top w:val="none" w:sz="0" w:space="0" w:color="auto"/>
            <w:left w:val="none" w:sz="0" w:space="0" w:color="auto"/>
            <w:bottom w:val="none" w:sz="0" w:space="0" w:color="auto"/>
            <w:right w:val="none" w:sz="0" w:space="0" w:color="auto"/>
          </w:divBdr>
        </w:div>
        <w:div w:id="633027259">
          <w:marLeft w:val="0"/>
          <w:marRight w:val="0"/>
          <w:marTop w:val="0"/>
          <w:marBottom w:val="0"/>
          <w:divBdr>
            <w:top w:val="none" w:sz="0" w:space="0" w:color="auto"/>
            <w:left w:val="none" w:sz="0" w:space="0" w:color="auto"/>
            <w:bottom w:val="none" w:sz="0" w:space="0" w:color="auto"/>
            <w:right w:val="none" w:sz="0" w:space="0" w:color="auto"/>
          </w:divBdr>
        </w:div>
        <w:div w:id="1114056810">
          <w:marLeft w:val="0"/>
          <w:marRight w:val="0"/>
          <w:marTop w:val="0"/>
          <w:marBottom w:val="0"/>
          <w:divBdr>
            <w:top w:val="none" w:sz="0" w:space="0" w:color="auto"/>
            <w:left w:val="none" w:sz="0" w:space="0" w:color="auto"/>
            <w:bottom w:val="none" w:sz="0" w:space="0" w:color="auto"/>
            <w:right w:val="none" w:sz="0" w:space="0" w:color="auto"/>
          </w:divBdr>
        </w:div>
        <w:div w:id="1913853876">
          <w:marLeft w:val="0"/>
          <w:marRight w:val="0"/>
          <w:marTop w:val="0"/>
          <w:marBottom w:val="0"/>
          <w:divBdr>
            <w:top w:val="none" w:sz="0" w:space="0" w:color="auto"/>
            <w:left w:val="none" w:sz="0" w:space="0" w:color="auto"/>
            <w:bottom w:val="none" w:sz="0" w:space="0" w:color="auto"/>
            <w:right w:val="none" w:sz="0" w:space="0" w:color="auto"/>
          </w:divBdr>
        </w:div>
        <w:div w:id="1888452331">
          <w:marLeft w:val="0"/>
          <w:marRight w:val="0"/>
          <w:marTop w:val="0"/>
          <w:marBottom w:val="0"/>
          <w:divBdr>
            <w:top w:val="none" w:sz="0" w:space="0" w:color="auto"/>
            <w:left w:val="none" w:sz="0" w:space="0" w:color="auto"/>
            <w:bottom w:val="none" w:sz="0" w:space="0" w:color="auto"/>
            <w:right w:val="none" w:sz="0" w:space="0" w:color="auto"/>
          </w:divBdr>
        </w:div>
        <w:div w:id="623730799">
          <w:marLeft w:val="0"/>
          <w:marRight w:val="0"/>
          <w:marTop w:val="0"/>
          <w:marBottom w:val="0"/>
          <w:divBdr>
            <w:top w:val="none" w:sz="0" w:space="0" w:color="auto"/>
            <w:left w:val="none" w:sz="0" w:space="0" w:color="auto"/>
            <w:bottom w:val="none" w:sz="0" w:space="0" w:color="auto"/>
            <w:right w:val="none" w:sz="0" w:space="0" w:color="auto"/>
          </w:divBdr>
        </w:div>
        <w:div w:id="651829646">
          <w:marLeft w:val="0"/>
          <w:marRight w:val="0"/>
          <w:marTop w:val="0"/>
          <w:marBottom w:val="0"/>
          <w:divBdr>
            <w:top w:val="none" w:sz="0" w:space="0" w:color="auto"/>
            <w:left w:val="none" w:sz="0" w:space="0" w:color="auto"/>
            <w:bottom w:val="none" w:sz="0" w:space="0" w:color="auto"/>
            <w:right w:val="none" w:sz="0" w:space="0" w:color="auto"/>
          </w:divBdr>
        </w:div>
        <w:div w:id="1523670239">
          <w:marLeft w:val="0"/>
          <w:marRight w:val="0"/>
          <w:marTop w:val="0"/>
          <w:marBottom w:val="0"/>
          <w:divBdr>
            <w:top w:val="none" w:sz="0" w:space="0" w:color="auto"/>
            <w:left w:val="none" w:sz="0" w:space="0" w:color="auto"/>
            <w:bottom w:val="none" w:sz="0" w:space="0" w:color="auto"/>
            <w:right w:val="none" w:sz="0" w:space="0" w:color="auto"/>
          </w:divBdr>
        </w:div>
        <w:div w:id="140344073">
          <w:marLeft w:val="0"/>
          <w:marRight w:val="0"/>
          <w:marTop w:val="0"/>
          <w:marBottom w:val="0"/>
          <w:divBdr>
            <w:top w:val="none" w:sz="0" w:space="0" w:color="auto"/>
            <w:left w:val="none" w:sz="0" w:space="0" w:color="auto"/>
            <w:bottom w:val="none" w:sz="0" w:space="0" w:color="auto"/>
            <w:right w:val="none" w:sz="0" w:space="0" w:color="auto"/>
          </w:divBdr>
        </w:div>
        <w:div w:id="696589608">
          <w:marLeft w:val="0"/>
          <w:marRight w:val="0"/>
          <w:marTop w:val="0"/>
          <w:marBottom w:val="0"/>
          <w:divBdr>
            <w:top w:val="none" w:sz="0" w:space="0" w:color="auto"/>
            <w:left w:val="none" w:sz="0" w:space="0" w:color="auto"/>
            <w:bottom w:val="none" w:sz="0" w:space="0" w:color="auto"/>
            <w:right w:val="none" w:sz="0" w:space="0" w:color="auto"/>
          </w:divBdr>
        </w:div>
        <w:div w:id="405301499">
          <w:marLeft w:val="0"/>
          <w:marRight w:val="0"/>
          <w:marTop w:val="0"/>
          <w:marBottom w:val="0"/>
          <w:divBdr>
            <w:top w:val="none" w:sz="0" w:space="0" w:color="auto"/>
            <w:left w:val="none" w:sz="0" w:space="0" w:color="auto"/>
            <w:bottom w:val="none" w:sz="0" w:space="0" w:color="auto"/>
            <w:right w:val="none" w:sz="0" w:space="0" w:color="auto"/>
          </w:divBdr>
        </w:div>
        <w:div w:id="239872138">
          <w:marLeft w:val="0"/>
          <w:marRight w:val="0"/>
          <w:marTop w:val="0"/>
          <w:marBottom w:val="0"/>
          <w:divBdr>
            <w:top w:val="none" w:sz="0" w:space="0" w:color="auto"/>
            <w:left w:val="none" w:sz="0" w:space="0" w:color="auto"/>
            <w:bottom w:val="none" w:sz="0" w:space="0" w:color="auto"/>
            <w:right w:val="none" w:sz="0" w:space="0" w:color="auto"/>
          </w:divBdr>
        </w:div>
        <w:div w:id="1368677469">
          <w:marLeft w:val="0"/>
          <w:marRight w:val="0"/>
          <w:marTop w:val="0"/>
          <w:marBottom w:val="0"/>
          <w:divBdr>
            <w:top w:val="none" w:sz="0" w:space="0" w:color="auto"/>
            <w:left w:val="none" w:sz="0" w:space="0" w:color="auto"/>
            <w:bottom w:val="none" w:sz="0" w:space="0" w:color="auto"/>
            <w:right w:val="none" w:sz="0" w:space="0" w:color="auto"/>
          </w:divBdr>
        </w:div>
        <w:div w:id="2108236194">
          <w:marLeft w:val="0"/>
          <w:marRight w:val="0"/>
          <w:marTop w:val="0"/>
          <w:marBottom w:val="0"/>
          <w:divBdr>
            <w:top w:val="none" w:sz="0" w:space="0" w:color="auto"/>
            <w:left w:val="none" w:sz="0" w:space="0" w:color="auto"/>
            <w:bottom w:val="none" w:sz="0" w:space="0" w:color="auto"/>
            <w:right w:val="none" w:sz="0" w:space="0" w:color="auto"/>
          </w:divBdr>
        </w:div>
        <w:div w:id="1165051758">
          <w:marLeft w:val="0"/>
          <w:marRight w:val="0"/>
          <w:marTop w:val="0"/>
          <w:marBottom w:val="0"/>
          <w:divBdr>
            <w:top w:val="none" w:sz="0" w:space="0" w:color="auto"/>
            <w:left w:val="none" w:sz="0" w:space="0" w:color="auto"/>
            <w:bottom w:val="none" w:sz="0" w:space="0" w:color="auto"/>
            <w:right w:val="none" w:sz="0" w:space="0" w:color="auto"/>
          </w:divBdr>
        </w:div>
        <w:div w:id="1422948878">
          <w:marLeft w:val="0"/>
          <w:marRight w:val="0"/>
          <w:marTop w:val="0"/>
          <w:marBottom w:val="0"/>
          <w:divBdr>
            <w:top w:val="none" w:sz="0" w:space="0" w:color="auto"/>
            <w:left w:val="none" w:sz="0" w:space="0" w:color="auto"/>
            <w:bottom w:val="none" w:sz="0" w:space="0" w:color="auto"/>
            <w:right w:val="none" w:sz="0" w:space="0" w:color="auto"/>
          </w:divBdr>
        </w:div>
        <w:div w:id="33882343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1F43C7C-03E9-4B7D-9746-8C49759519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0</Pages>
  <Words>11496</Words>
  <Characters>65533</Characters>
  <Application>Microsoft Office Word</Application>
  <DocSecurity>0</DocSecurity>
  <Lines>546</Lines>
  <Paragraphs>153</Paragraphs>
  <ScaleCrop>false</ScaleCrop>
  <HeadingPairs>
    <vt:vector size="2" baseType="variant">
      <vt:variant>
        <vt:lpstr>Title</vt:lpstr>
      </vt:variant>
      <vt:variant>
        <vt:i4>1</vt:i4>
      </vt:variant>
    </vt:vector>
  </HeadingPairs>
  <TitlesOfParts>
    <vt:vector size="1" baseType="lpstr">
      <vt:lpstr/>
    </vt:vector>
  </TitlesOfParts>
  <Company>Swiss TPH</Company>
  <LinksUpToDate>false</LinksUpToDate>
  <CharactersWithSpaces>768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Smith</dc:creator>
  <cp:keywords/>
  <dc:description/>
  <cp:lastModifiedBy>Tom Smith</cp:lastModifiedBy>
  <cp:revision>3</cp:revision>
  <cp:lastPrinted>2019-08-27T15:33:00Z</cp:lastPrinted>
  <dcterms:created xsi:type="dcterms:W3CDTF">2019-11-07T17:23:00Z</dcterms:created>
  <dcterms:modified xsi:type="dcterms:W3CDTF">2019-11-07T17:46:00Z</dcterms:modified>
</cp:coreProperties>
</file>